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2B99" w:rsidRPr="00CA2B99" w:rsidRDefault="00CA2B99" w:rsidP="00CA2B99">
      <w:pPr>
        <w:ind w:left="-567"/>
        <w:jc w:val="center"/>
        <w:rPr>
          <w:b/>
          <w:sz w:val="28"/>
        </w:rPr>
      </w:pPr>
      <w:bookmarkStart w:id="0" w:name="_GoBack"/>
      <w:bookmarkEnd w:id="0"/>
      <w:r w:rsidRPr="00CA2B99">
        <w:rPr>
          <w:b/>
          <w:sz w:val="28"/>
        </w:rPr>
        <w:t xml:space="preserve">The renal consequences of maternal obesity in offspring </w:t>
      </w:r>
      <w:proofErr w:type="gramStart"/>
      <w:r w:rsidRPr="00CA2B99">
        <w:rPr>
          <w:b/>
          <w:sz w:val="28"/>
        </w:rPr>
        <w:t>are overwhelme</w:t>
      </w:r>
      <w:r>
        <w:rPr>
          <w:b/>
          <w:sz w:val="28"/>
        </w:rPr>
        <w:t>d</w:t>
      </w:r>
      <w:proofErr w:type="gramEnd"/>
      <w:r>
        <w:rPr>
          <w:b/>
          <w:sz w:val="28"/>
        </w:rPr>
        <w:t xml:space="preserve"> by post</w:t>
      </w:r>
      <w:r w:rsidRPr="00CA2B99">
        <w:rPr>
          <w:b/>
          <w:sz w:val="28"/>
        </w:rPr>
        <w:t>natal high fat diet</w:t>
      </w:r>
    </w:p>
    <w:p w:rsidR="006D698E" w:rsidRPr="005E4858" w:rsidRDefault="006D698E" w:rsidP="00A74F2C">
      <w:pPr>
        <w:spacing w:before="100" w:beforeAutospacing="1" w:after="100" w:afterAutospacing="1"/>
        <w:rPr>
          <w:rFonts w:cs="Times New Roman"/>
          <w:b/>
          <w:vertAlign w:val="superscript"/>
        </w:rPr>
      </w:pPr>
      <w:r w:rsidRPr="005E4858">
        <w:rPr>
          <w:rFonts w:cs="Times New Roman"/>
          <w:b/>
        </w:rPr>
        <w:t xml:space="preserve">Authors: </w:t>
      </w:r>
      <w:r w:rsidRPr="00F75D6F">
        <w:rPr>
          <w:rFonts w:cs="Times New Roman"/>
        </w:rPr>
        <w:t>Sarah J. Glastras</w:t>
      </w:r>
      <w:r w:rsidRPr="00F75D6F">
        <w:rPr>
          <w:rFonts w:cs="Times New Roman"/>
          <w:vertAlign w:val="superscript"/>
        </w:rPr>
        <w:t>1, 2</w:t>
      </w:r>
      <w:r w:rsidRPr="00F75D6F">
        <w:rPr>
          <w:rFonts w:cs="Times New Roman"/>
        </w:rPr>
        <w:t xml:space="preserve">, </w:t>
      </w:r>
      <w:r w:rsidR="00E66B97" w:rsidRPr="00F75D6F">
        <w:rPr>
          <w:rFonts w:cs="Times New Roman"/>
        </w:rPr>
        <w:t>Hui Chen</w:t>
      </w:r>
      <w:r w:rsidR="00E66B97" w:rsidRPr="00F75D6F">
        <w:rPr>
          <w:rFonts w:cs="Times New Roman"/>
          <w:vertAlign w:val="superscript"/>
        </w:rPr>
        <w:t>3</w:t>
      </w:r>
      <w:r w:rsidR="00E66B97" w:rsidRPr="00F75D6F">
        <w:rPr>
          <w:rFonts w:cs="Times New Roman"/>
          <w:b/>
        </w:rPr>
        <w:t xml:space="preserve">, </w:t>
      </w:r>
      <w:r w:rsidR="00E66B97" w:rsidRPr="00F75D6F">
        <w:rPr>
          <w:rFonts w:cs="Times New Roman"/>
        </w:rPr>
        <w:t>Michael Tsang</w:t>
      </w:r>
      <w:r w:rsidR="00E66B97" w:rsidRPr="00F75D6F">
        <w:rPr>
          <w:rFonts w:cs="Times New Roman"/>
          <w:vertAlign w:val="superscript"/>
        </w:rPr>
        <w:t>3</w:t>
      </w:r>
      <w:r w:rsidR="00E66B97" w:rsidRPr="00F75D6F">
        <w:rPr>
          <w:rFonts w:cs="Times New Roman"/>
        </w:rPr>
        <w:t xml:space="preserve">, </w:t>
      </w:r>
      <w:r w:rsidR="00A607ED" w:rsidRPr="00F75D6F">
        <w:rPr>
          <w:rFonts w:cs="Times New Roman"/>
        </w:rPr>
        <w:t>Rachel Teh</w:t>
      </w:r>
      <w:r w:rsidR="00A607ED" w:rsidRPr="00F75D6F">
        <w:rPr>
          <w:rFonts w:cs="Times New Roman"/>
          <w:vertAlign w:val="superscript"/>
        </w:rPr>
        <w:t>1</w:t>
      </w:r>
      <w:r w:rsidR="00A607ED" w:rsidRPr="00F75D6F">
        <w:rPr>
          <w:rFonts w:cs="Times New Roman"/>
        </w:rPr>
        <w:t xml:space="preserve">, </w:t>
      </w:r>
      <w:r w:rsidR="008A3773" w:rsidRPr="00F75D6F">
        <w:rPr>
          <w:rFonts w:cs="Times New Roman"/>
        </w:rPr>
        <w:t xml:space="preserve">Rachel </w:t>
      </w:r>
      <w:r w:rsidR="000C17C3">
        <w:rPr>
          <w:rFonts w:cs="Times New Roman"/>
        </w:rPr>
        <w:t xml:space="preserve">T. </w:t>
      </w:r>
      <w:r w:rsidR="008A3773" w:rsidRPr="00F75D6F">
        <w:rPr>
          <w:rFonts w:cs="Times New Roman"/>
        </w:rPr>
        <w:t>McGrath</w:t>
      </w:r>
      <w:r w:rsidR="008A3773" w:rsidRPr="00F75D6F">
        <w:rPr>
          <w:rFonts w:cs="Times New Roman"/>
          <w:vertAlign w:val="superscript"/>
        </w:rPr>
        <w:t xml:space="preserve">1, 2, </w:t>
      </w:r>
      <w:proofErr w:type="spellStart"/>
      <w:r w:rsidR="00231E3B" w:rsidRPr="00F75D6F">
        <w:rPr>
          <w:rFonts w:cs="Times New Roman"/>
        </w:rPr>
        <w:t>Amgad</w:t>
      </w:r>
      <w:proofErr w:type="spellEnd"/>
      <w:r w:rsidR="00231E3B" w:rsidRPr="00F75D6F">
        <w:rPr>
          <w:rFonts w:cs="Times New Roman"/>
        </w:rPr>
        <w:t xml:space="preserve"> Zaky</w:t>
      </w:r>
      <w:r w:rsidR="00231E3B" w:rsidRPr="00F75D6F">
        <w:rPr>
          <w:rFonts w:cs="Times New Roman"/>
          <w:vertAlign w:val="superscript"/>
        </w:rPr>
        <w:t>1</w:t>
      </w:r>
      <w:r w:rsidR="00231E3B" w:rsidRPr="00F75D6F">
        <w:rPr>
          <w:rFonts w:cs="Times New Roman"/>
        </w:rPr>
        <w:t xml:space="preserve">, </w:t>
      </w:r>
      <w:r w:rsidR="00547878" w:rsidRPr="00F75D6F">
        <w:rPr>
          <w:rFonts w:cs="Times New Roman"/>
        </w:rPr>
        <w:t>Jason Chen</w:t>
      </w:r>
      <w:r w:rsidR="00547878" w:rsidRPr="00F75D6F">
        <w:rPr>
          <w:rFonts w:cs="Times New Roman"/>
          <w:vertAlign w:val="superscript"/>
        </w:rPr>
        <w:t>4</w:t>
      </w:r>
      <w:r w:rsidR="00547878" w:rsidRPr="00F75D6F">
        <w:rPr>
          <w:rFonts w:cs="Times New Roman"/>
        </w:rPr>
        <w:t xml:space="preserve">, </w:t>
      </w:r>
      <w:proofErr w:type="spellStart"/>
      <w:r w:rsidR="00A417DA" w:rsidRPr="00F75D6F">
        <w:rPr>
          <w:rFonts w:cs="Times New Roman"/>
        </w:rPr>
        <w:t>Muh</w:t>
      </w:r>
      <w:proofErr w:type="spellEnd"/>
      <w:r w:rsidR="00A417DA" w:rsidRPr="00F75D6F">
        <w:rPr>
          <w:rFonts w:cs="Times New Roman"/>
        </w:rPr>
        <w:t xml:space="preserve"> </w:t>
      </w:r>
      <w:proofErr w:type="spellStart"/>
      <w:r w:rsidR="00A417DA" w:rsidRPr="00F75D6F">
        <w:rPr>
          <w:rFonts w:cs="Times New Roman"/>
        </w:rPr>
        <w:t>Geot</w:t>
      </w:r>
      <w:proofErr w:type="spellEnd"/>
      <w:r w:rsidR="009B3483" w:rsidRPr="00F75D6F">
        <w:rPr>
          <w:rFonts w:cs="Times New Roman"/>
        </w:rPr>
        <w:t xml:space="preserve"> Wong</w:t>
      </w:r>
      <w:r w:rsidR="009B3483" w:rsidRPr="00F75D6F">
        <w:rPr>
          <w:rFonts w:cs="Times New Roman"/>
          <w:vertAlign w:val="superscript"/>
        </w:rPr>
        <w:t>1</w:t>
      </w:r>
      <w:r w:rsidR="009B3483" w:rsidRPr="00F75D6F">
        <w:rPr>
          <w:rFonts w:cs="Times New Roman"/>
        </w:rPr>
        <w:t xml:space="preserve">, </w:t>
      </w:r>
      <w:r w:rsidRPr="00F75D6F">
        <w:rPr>
          <w:rFonts w:cs="Times New Roman"/>
        </w:rPr>
        <w:t>Carol A. Pollock</w:t>
      </w:r>
      <w:r w:rsidRPr="00F75D6F">
        <w:rPr>
          <w:rFonts w:cs="Times New Roman"/>
          <w:vertAlign w:val="superscript"/>
        </w:rPr>
        <w:t>1</w:t>
      </w:r>
      <w:r w:rsidRPr="00F75D6F">
        <w:rPr>
          <w:rFonts w:cs="Times New Roman"/>
        </w:rPr>
        <w:t xml:space="preserve"> &amp; Sonia Saad</w:t>
      </w:r>
      <w:r w:rsidRPr="00F75D6F">
        <w:rPr>
          <w:rFonts w:cs="Times New Roman"/>
          <w:vertAlign w:val="superscript"/>
        </w:rPr>
        <w:t>1</w:t>
      </w:r>
    </w:p>
    <w:p w:rsidR="006D698E" w:rsidRPr="005E4858" w:rsidRDefault="006D698E" w:rsidP="003B200E">
      <w:pPr>
        <w:spacing w:before="100" w:beforeAutospacing="1" w:after="100" w:afterAutospacing="1" w:line="360" w:lineRule="auto"/>
        <w:rPr>
          <w:rFonts w:cs="Times New Roman"/>
        </w:rPr>
      </w:pPr>
      <w:proofErr w:type="gramStart"/>
      <w:r w:rsidRPr="005E4858">
        <w:rPr>
          <w:rFonts w:cs="Times New Roman"/>
        </w:rPr>
        <w:t>1</w:t>
      </w:r>
      <w:proofErr w:type="gramEnd"/>
      <w:r w:rsidRPr="005E4858">
        <w:rPr>
          <w:rFonts w:cs="Times New Roman"/>
        </w:rPr>
        <w:t xml:space="preserve"> Department of Medicine, </w:t>
      </w:r>
      <w:proofErr w:type="spellStart"/>
      <w:r w:rsidRPr="005E4858">
        <w:rPr>
          <w:rFonts w:cs="Times New Roman"/>
        </w:rPr>
        <w:t>Kolling</w:t>
      </w:r>
      <w:proofErr w:type="spellEnd"/>
      <w:r w:rsidRPr="005E4858">
        <w:rPr>
          <w:rFonts w:cs="Times New Roman"/>
        </w:rPr>
        <w:t xml:space="preserve"> Institute, University of Sydney, Sydney, Australia</w:t>
      </w:r>
    </w:p>
    <w:p w:rsidR="006D698E" w:rsidRPr="005E4858" w:rsidRDefault="006D698E" w:rsidP="003B200E">
      <w:pPr>
        <w:spacing w:before="100" w:beforeAutospacing="1" w:after="100" w:afterAutospacing="1" w:line="360" w:lineRule="auto"/>
        <w:rPr>
          <w:rFonts w:cs="Times New Roman"/>
        </w:rPr>
      </w:pPr>
      <w:proofErr w:type="gramStart"/>
      <w:r w:rsidRPr="005E4858">
        <w:rPr>
          <w:rFonts w:cs="Times New Roman"/>
        </w:rPr>
        <w:t>2</w:t>
      </w:r>
      <w:proofErr w:type="gramEnd"/>
      <w:r w:rsidRPr="005E4858">
        <w:rPr>
          <w:rFonts w:cs="Times New Roman"/>
        </w:rPr>
        <w:t xml:space="preserve"> Department of Diabetes, Endocrinology and Metabolism, Royal North Shore Hospital, St Leonards, NSW 2065, Australia</w:t>
      </w:r>
    </w:p>
    <w:p w:rsidR="006D698E" w:rsidRDefault="006D698E" w:rsidP="003B200E">
      <w:pPr>
        <w:spacing w:before="100" w:beforeAutospacing="1" w:after="100" w:afterAutospacing="1" w:line="360" w:lineRule="auto"/>
        <w:rPr>
          <w:rFonts w:cs="Times New Roman"/>
        </w:rPr>
      </w:pPr>
      <w:proofErr w:type="gramStart"/>
      <w:r w:rsidRPr="005E4858">
        <w:rPr>
          <w:rFonts w:cs="Times New Roman"/>
        </w:rPr>
        <w:t>3</w:t>
      </w:r>
      <w:proofErr w:type="gramEnd"/>
      <w:r w:rsidRPr="005E4858">
        <w:rPr>
          <w:rFonts w:cs="Times New Roman"/>
        </w:rPr>
        <w:t xml:space="preserve"> School of Life Sciences, Faculty of Science, University of Technology Sydney, Australia</w:t>
      </w:r>
    </w:p>
    <w:p w:rsidR="003B200E" w:rsidRPr="005E4858" w:rsidRDefault="00547878" w:rsidP="003B200E">
      <w:pPr>
        <w:spacing w:before="100" w:beforeAutospacing="1" w:after="100" w:afterAutospacing="1" w:line="360" w:lineRule="auto"/>
        <w:rPr>
          <w:rFonts w:cs="Times New Roman"/>
        </w:rPr>
      </w:pPr>
      <w:proofErr w:type="gramStart"/>
      <w:r>
        <w:rPr>
          <w:rFonts w:cs="Times New Roman"/>
        </w:rPr>
        <w:t>4</w:t>
      </w:r>
      <w:proofErr w:type="gramEnd"/>
      <w:r>
        <w:rPr>
          <w:rFonts w:cs="Times New Roman"/>
        </w:rPr>
        <w:t xml:space="preserve"> </w:t>
      </w:r>
      <w:r w:rsidRPr="00D502C2">
        <w:rPr>
          <w:rFonts w:cs="Times New Roman"/>
        </w:rPr>
        <w:t>Department of Anatomical Pathology, Royal North Shore Hospital, St Leonards, NSW, Australia</w:t>
      </w:r>
    </w:p>
    <w:p w:rsidR="006D698E" w:rsidRPr="005E4858" w:rsidRDefault="00D8740F" w:rsidP="003B200E">
      <w:pPr>
        <w:spacing w:line="360" w:lineRule="auto"/>
        <w:rPr>
          <w:rFonts w:cs="Times New Roman"/>
        </w:rPr>
      </w:pPr>
      <w:r>
        <w:rPr>
          <w:rFonts w:cs="Times New Roman"/>
          <w:b/>
        </w:rPr>
        <w:t>Abbreviated</w:t>
      </w:r>
      <w:r w:rsidR="006D698E" w:rsidRPr="005E4858">
        <w:rPr>
          <w:rFonts w:cs="Times New Roman"/>
          <w:b/>
        </w:rPr>
        <w:t xml:space="preserve"> Title:</w:t>
      </w:r>
      <w:r w:rsidR="006D698E" w:rsidRPr="005E4858">
        <w:rPr>
          <w:rFonts w:cs="Times New Roman"/>
        </w:rPr>
        <w:t xml:space="preserve"> </w:t>
      </w:r>
      <w:r w:rsidR="00C40C91">
        <w:rPr>
          <w:rFonts w:cs="Times New Roman"/>
        </w:rPr>
        <w:t>Maternal obesity and obesity-related kidney disease</w:t>
      </w:r>
    </w:p>
    <w:p w:rsidR="006D698E" w:rsidRDefault="006D698E" w:rsidP="003B200E">
      <w:pPr>
        <w:spacing w:before="100" w:beforeAutospacing="1" w:after="100" w:afterAutospacing="1" w:line="360" w:lineRule="auto"/>
        <w:rPr>
          <w:rFonts w:cs="Times New Roman"/>
        </w:rPr>
      </w:pPr>
      <w:r w:rsidRPr="005E4858">
        <w:rPr>
          <w:rFonts w:cs="Times New Roman"/>
          <w:b/>
        </w:rPr>
        <w:t xml:space="preserve">Word Count: </w:t>
      </w:r>
      <w:r w:rsidRPr="005E4858">
        <w:rPr>
          <w:rFonts w:cs="Times New Roman"/>
        </w:rPr>
        <w:t>(not including abstract and figure legends)</w:t>
      </w:r>
      <w:r w:rsidR="00A61C20">
        <w:rPr>
          <w:rFonts w:cs="Times New Roman"/>
        </w:rPr>
        <w:t>:</w:t>
      </w:r>
      <w:r w:rsidR="00F921D9">
        <w:rPr>
          <w:rFonts w:cs="Times New Roman"/>
        </w:rPr>
        <w:t xml:space="preserve"> 4,000</w:t>
      </w:r>
    </w:p>
    <w:p w:rsidR="00A61C20" w:rsidRPr="005E4858" w:rsidRDefault="00A61C20" w:rsidP="003B200E">
      <w:pPr>
        <w:spacing w:before="100" w:beforeAutospacing="1" w:after="100" w:afterAutospacing="1" w:line="360" w:lineRule="auto"/>
        <w:rPr>
          <w:rFonts w:cs="Times New Roman"/>
        </w:rPr>
      </w:pPr>
      <w:r w:rsidRPr="00A61C20">
        <w:rPr>
          <w:rFonts w:cs="Times New Roman"/>
          <w:b/>
        </w:rPr>
        <w:t>Word Count (abstract):</w:t>
      </w:r>
      <w:r w:rsidR="004418E7">
        <w:rPr>
          <w:rFonts w:cs="Times New Roman"/>
        </w:rPr>
        <w:t xml:space="preserve"> </w:t>
      </w:r>
      <w:r w:rsidR="00F75D6F">
        <w:rPr>
          <w:rFonts w:cs="Times New Roman"/>
        </w:rPr>
        <w:t>200</w:t>
      </w:r>
    </w:p>
    <w:p w:rsidR="003B200E" w:rsidRPr="00B02E62" w:rsidRDefault="003B200E" w:rsidP="00A74F2C">
      <w:pPr>
        <w:spacing w:before="100" w:beforeAutospacing="1" w:after="100" w:afterAutospacing="1"/>
        <w:rPr>
          <w:rFonts w:cs="Times New Roman"/>
        </w:rPr>
      </w:pPr>
    </w:p>
    <w:p w:rsidR="00A61C20" w:rsidRDefault="006D698E" w:rsidP="00A74F2C">
      <w:pPr>
        <w:spacing w:before="100" w:beforeAutospacing="1" w:after="100" w:afterAutospacing="1"/>
        <w:rPr>
          <w:rFonts w:cs="Times New Roman"/>
          <w:b/>
        </w:rPr>
      </w:pPr>
      <w:r w:rsidRPr="005E4858">
        <w:rPr>
          <w:rFonts w:cs="Times New Roman"/>
          <w:b/>
        </w:rPr>
        <w:t xml:space="preserve">Corresponding Author: </w:t>
      </w:r>
    </w:p>
    <w:p w:rsidR="00673464" w:rsidRPr="00547878" w:rsidRDefault="006D698E" w:rsidP="00547878">
      <w:pPr>
        <w:spacing w:before="100" w:beforeAutospacing="1" w:after="100" w:afterAutospacing="1"/>
        <w:rPr>
          <w:rFonts w:cs="Times New Roman"/>
        </w:rPr>
      </w:pPr>
      <w:r w:rsidRPr="005E4858">
        <w:rPr>
          <w:rFonts w:cs="Times New Roman"/>
        </w:rPr>
        <w:t xml:space="preserve">Sarah </w:t>
      </w:r>
      <w:proofErr w:type="spellStart"/>
      <w:r w:rsidRPr="005E4858">
        <w:rPr>
          <w:rFonts w:cs="Times New Roman"/>
        </w:rPr>
        <w:t>Glastras</w:t>
      </w:r>
      <w:proofErr w:type="spellEnd"/>
      <w:r w:rsidRPr="005E4858">
        <w:rPr>
          <w:rFonts w:cs="Times New Roman"/>
        </w:rPr>
        <w:t xml:space="preserve">, Renal Research Laboratory, Level 9, </w:t>
      </w:r>
      <w:proofErr w:type="spellStart"/>
      <w:r w:rsidRPr="005E4858">
        <w:rPr>
          <w:rFonts w:cs="Times New Roman"/>
        </w:rPr>
        <w:t>Kolling</w:t>
      </w:r>
      <w:proofErr w:type="spellEnd"/>
      <w:r w:rsidRPr="005E4858">
        <w:rPr>
          <w:rFonts w:cs="Times New Roman"/>
        </w:rPr>
        <w:t xml:space="preserve"> Institute, Royal North Shore Hospital, St Leonards, Sydney, NSW 2065, Australia.</w:t>
      </w:r>
      <w:r w:rsidR="003B200E">
        <w:rPr>
          <w:rFonts w:cs="Times New Roman"/>
        </w:rPr>
        <w:t xml:space="preserve"> </w:t>
      </w:r>
      <w:r w:rsidRPr="005E4858">
        <w:rPr>
          <w:rFonts w:cs="Times New Roman"/>
        </w:rPr>
        <w:t>Phone: +61 (2) 9926 4751 Fax: +61 (2) 9463 1045</w:t>
      </w:r>
      <w:r w:rsidR="003B200E">
        <w:rPr>
          <w:rFonts w:cs="Times New Roman"/>
        </w:rPr>
        <w:t xml:space="preserve"> </w:t>
      </w:r>
      <w:r w:rsidRPr="005E4858">
        <w:rPr>
          <w:rFonts w:cs="Times New Roman"/>
        </w:rPr>
        <w:t xml:space="preserve">Email: </w:t>
      </w:r>
      <w:hyperlink r:id="rId9" w:history="1">
        <w:r w:rsidRPr="005E4858">
          <w:rPr>
            <w:rStyle w:val="Hyperlink"/>
            <w:rFonts w:cs="Times New Roman"/>
          </w:rPr>
          <w:t>sarah.glastras@sydney.edu.au</w:t>
        </w:r>
      </w:hyperlink>
      <w:r w:rsidR="00673464">
        <w:br w:type="page"/>
      </w:r>
    </w:p>
    <w:p w:rsidR="007762B6" w:rsidRPr="005E4858" w:rsidRDefault="005E0A80" w:rsidP="003B200E">
      <w:pPr>
        <w:pStyle w:val="Style2"/>
      </w:pPr>
      <w:r>
        <w:lastRenderedPageBreak/>
        <w:t>Abstract</w:t>
      </w:r>
    </w:p>
    <w:p w:rsidR="00F75D6F" w:rsidRDefault="00F75D6F" w:rsidP="00CA2B99">
      <w:r w:rsidRPr="00F75D6F">
        <w:rPr>
          <w:u w:val="single"/>
        </w:rPr>
        <w:t>Aims/hypothesis:</w:t>
      </w:r>
      <w:r>
        <w:t xml:space="preserve"> </w:t>
      </w:r>
      <w:r w:rsidR="008B7F79">
        <w:t>D</w:t>
      </w:r>
      <w:r w:rsidR="00CA2B99" w:rsidRPr="00726EB7">
        <w:t>evelopmental programming induced by maternal obesity influence</w:t>
      </w:r>
      <w:r w:rsidR="009019D3">
        <w:t>s</w:t>
      </w:r>
      <w:r w:rsidR="00CA2B99" w:rsidRPr="00726EB7">
        <w:t xml:space="preserve"> </w:t>
      </w:r>
      <w:r w:rsidR="009019D3">
        <w:t xml:space="preserve">the </w:t>
      </w:r>
      <w:r w:rsidR="00CA2B99" w:rsidRPr="00726EB7">
        <w:t xml:space="preserve">development of </w:t>
      </w:r>
      <w:r w:rsidR="009019D3">
        <w:t>chronic</w:t>
      </w:r>
      <w:r w:rsidR="00CA2B99" w:rsidRPr="00726EB7">
        <w:t xml:space="preserve"> disease in offspring. In the present study, we aimed to determine whether maternal obesity exaggerates obesity-related kidney disease. </w:t>
      </w:r>
    </w:p>
    <w:p w:rsidR="00F75D6F" w:rsidRDefault="00F75D6F" w:rsidP="00CA2B99">
      <w:r w:rsidRPr="00F75D6F">
        <w:rPr>
          <w:u w:val="single"/>
        </w:rPr>
        <w:t>Methods:</w:t>
      </w:r>
      <w:r>
        <w:t xml:space="preserve"> </w:t>
      </w:r>
      <w:r w:rsidR="00CA2B99" w:rsidRPr="00726EB7">
        <w:t xml:space="preserve">Female </w:t>
      </w:r>
      <w:r w:rsidR="001A3F8D" w:rsidRPr="00726EB7">
        <w:t xml:space="preserve">C57BL/6 </w:t>
      </w:r>
      <w:r w:rsidR="00CA2B99" w:rsidRPr="00726EB7">
        <w:t xml:space="preserve">mice </w:t>
      </w:r>
      <w:proofErr w:type="gramStart"/>
      <w:r w:rsidR="00CA2B99" w:rsidRPr="00726EB7">
        <w:t>were fed</w:t>
      </w:r>
      <w:proofErr w:type="gramEnd"/>
      <w:r w:rsidR="00CA2B99" w:rsidRPr="00726EB7">
        <w:t xml:space="preserve"> high-fat diet (HFD) for six weeks prior to mating, during gestation and lactation. Male offspring </w:t>
      </w:r>
      <w:proofErr w:type="gramStart"/>
      <w:r w:rsidR="00CA2B99" w:rsidRPr="00726EB7">
        <w:t>were weaned</w:t>
      </w:r>
      <w:proofErr w:type="gramEnd"/>
      <w:r w:rsidR="00CA2B99" w:rsidRPr="00726EB7">
        <w:t xml:space="preserve"> to normal chow </w:t>
      </w:r>
      <w:r w:rsidR="008B7F79">
        <w:t>or HFD</w:t>
      </w:r>
      <w:r w:rsidR="00CA2B99" w:rsidRPr="00726EB7">
        <w:t xml:space="preserve">. At postnatal Week 8, HFD-fed offspring were administered one dose </w:t>
      </w:r>
      <w:proofErr w:type="spellStart"/>
      <w:r w:rsidR="00CA2B99" w:rsidRPr="00726EB7">
        <w:t>streptozotocin</w:t>
      </w:r>
      <w:proofErr w:type="spellEnd"/>
      <w:r w:rsidR="00CA2B99" w:rsidRPr="00726EB7">
        <w:t xml:space="preserve"> (STZ, 100 mg/kg </w:t>
      </w:r>
      <w:proofErr w:type="spellStart"/>
      <w:r w:rsidR="00CA2B99" w:rsidRPr="00726EB7">
        <w:t>i.p</w:t>
      </w:r>
      <w:proofErr w:type="spellEnd"/>
      <w:r w:rsidR="00CA2B99" w:rsidRPr="00726EB7">
        <w:t xml:space="preserve">.) or vehicle control. Metabolic parameters and renal functional and structural changes </w:t>
      </w:r>
      <w:proofErr w:type="gramStart"/>
      <w:r w:rsidR="00CA2B99" w:rsidRPr="00726EB7">
        <w:t>were observed</w:t>
      </w:r>
      <w:proofErr w:type="gramEnd"/>
      <w:r w:rsidR="00CA2B99" w:rsidRPr="00726EB7">
        <w:t xml:space="preserve"> at postnatal Week 32. </w:t>
      </w:r>
    </w:p>
    <w:p w:rsidR="00F75D6F" w:rsidRDefault="00F75D6F" w:rsidP="00CA2B99">
      <w:r w:rsidRPr="00F75D6F">
        <w:rPr>
          <w:u w:val="single"/>
        </w:rPr>
        <w:t>Results:</w:t>
      </w:r>
      <w:r>
        <w:t xml:space="preserve"> </w:t>
      </w:r>
      <w:r w:rsidR="00CA2B99" w:rsidRPr="00726EB7">
        <w:t>HFD-fed offspring had increased adip</w:t>
      </w:r>
      <w:r w:rsidR="009019D3">
        <w:t>osity</w:t>
      </w:r>
      <w:r w:rsidR="008B7F79">
        <w:t>, glucose intolerance</w:t>
      </w:r>
      <w:r w:rsidR="00CA2B99" w:rsidRPr="00726EB7">
        <w:t xml:space="preserve"> and </w:t>
      </w:r>
      <w:r w:rsidR="009019D3">
        <w:t>hyperlipidaemia</w:t>
      </w:r>
      <w:r w:rsidR="00CA2B99" w:rsidRPr="00726EB7">
        <w:t xml:space="preserve">, associated with increased albuminuria and serum creatinine levels. Their kidneys displayed </w:t>
      </w:r>
      <w:r w:rsidR="009019D3">
        <w:t>structural changes with</w:t>
      </w:r>
      <w:r w:rsidR="00CA2B99" w:rsidRPr="00726EB7">
        <w:t xml:space="preserve"> increased levels of fibrotic, inflammatory and oxidative stress markers. STZ administration did not potentiate the renal effects of HFD. Though maternal obesity had a sustained effect on serum creatinine and oxidative stress markers in lean offspring, the renal consequences of maternal obesity </w:t>
      </w:r>
      <w:proofErr w:type="gramStart"/>
      <w:r w:rsidR="00CA2B99" w:rsidRPr="00726EB7">
        <w:t>were overwhelmed</w:t>
      </w:r>
      <w:proofErr w:type="gramEnd"/>
      <w:r w:rsidR="00CA2B99" w:rsidRPr="00726EB7">
        <w:t xml:space="preserve"> by the powerful effect of diet-induced obesity. </w:t>
      </w:r>
    </w:p>
    <w:p w:rsidR="00CA2B99" w:rsidRPr="008B7F79" w:rsidRDefault="00F75D6F" w:rsidP="00CA2B99">
      <w:r>
        <w:t>Conclusion: M</w:t>
      </w:r>
      <w:r w:rsidR="00CA2B99" w:rsidRPr="00726EB7">
        <w:t xml:space="preserve">aternal obesity portends significant risks for metabolic and renal health in adult offspring. However, diet-induced obesity is an overwhelming and potent stimulus for the development of CKD that </w:t>
      </w:r>
      <w:proofErr w:type="gramStart"/>
      <w:r w:rsidR="00CA2B99" w:rsidRPr="00726EB7">
        <w:t>is not potentiated</w:t>
      </w:r>
      <w:proofErr w:type="gramEnd"/>
      <w:r w:rsidR="00CA2B99" w:rsidRPr="00726EB7">
        <w:t xml:space="preserve"> by maternal obesity</w:t>
      </w:r>
      <w:r w:rsidR="008B7F79">
        <w:t>.</w:t>
      </w:r>
    </w:p>
    <w:p w:rsidR="00F75D6F" w:rsidRDefault="00F75D6F" w:rsidP="00CD4111">
      <w:pPr>
        <w:spacing w:line="240" w:lineRule="auto"/>
      </w:pPr>
    </w:p>
    <w:p w:rsidR="00BB2725" w:rsidRPr="00E66B97" w:rsidRDefault="00BB2725" w:rsidP="00BB2725">
      <w:pPr>
        <w:spacing w:before="100" w:beforeAutospacing="1" w:after="100" w:afterAutospacing="1"/>
        <w:rPr>
          <w:rFonts w:cs="Times New Roman"/>
        </w:rPr>
      </w:pPr>
      <w:r>
        <w:rPr>
          <w:rFonts w:cs="Times New Roman"/>
          <w:b/>
        </w:rPr>
        <w:t xml:space="preserve">Keywords: </w:t>
      </w:r>
      <w:r>
        <w:rPr>
          <w:rFonts w:cs="Times New Roman"/>
        </w:rPr>
        <w:t>chronic kidney disease</w:t>
      </w:r>
      <w:r w:rsidRPr="00DD06F9">
        <w:rPr>
          <w:rFonts w:cs="Times New Roman"/>
        </w:rPr>
        <w:t>,</w:t>
      </w:r>
      <w:r>
        <w:rPr>
          <w:rFonts w:cs="Times New Roman"/>
          <w:b/>
        </w:rPr>
        <w:t xml:space="preserve"> </w:t>
      </w:r>
      <w:r>
        <w:rPr>
          <w:rFonts w:cs="Times New Roman"/>
        </w:rPr>
        <w:t>renal fibrosis, type 2 diabetes, dietary obesity, maternal obesity</w:t>
      </w:r>
    </w:p>
    <w:p w:rsidR="00BB2725" w:rsidRDefault="00BB2725">
      <w:pPr>
        <w:spacing w:line="240" w:lineRule="auto"/>
        <w:jc w:val="left"/>
        <w:rPr>
          <w:rFonts w:eastAsia="Times New Roman" w:cs="Times New Roman"/>
          <w:b/>
          <w:bCs/>
          <w:kern w:val="32"/>
          <w:sz w:val="28"/>
          <w:szCs w:val="32"/>
          <w:lang w:val="en-US" w:eastAsia="zh-CN"/>
        </w:rPr>
      </w:pPr>
      <w:r>
        <w:br w:type="page"/>
      </w:r>
    </w:p>
    <w:p w:rsidR="00B45149" w:rsidRDefault="005E0A80" w:rsidP="003B200E">
      <w:pPr>
        <w:pStyle w:val="Style2"/>
      </w:pPr>
      <w:r>
        <w:lastRenderedPageBreak/>
        <w:t>Introduction</w:t>
      </w:r>
    </w:p>
    <w:p w:rsidR="00CA2B99" w:rsidRPr="00726EB7" w:rsidRDefault="00CA2B99" w:rsidP="00CA2B99">
      <w:r w:rsidRPr="00726EB7">
        <w:t xml:space="preserve">Obesity is a known independent risk factor for the development and progression of chronic kidney disease (CKD) </w:t>
      </w:r>
      <w:r w:rsidRPr="00726EB7">
        <w:fldChar w:fldCharType="begin">
          <w:fldData xml:space="preserve">PEVuZE5vdGU+PENpdGU+PEF1dGhvcj5HYWJiYXk8L0F1dGhvcj48WWVhcj4yMDE1PC9ZZWFyPjxS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</w:fldData>
        </w:fldChar>
      </w:r>
      <w:r w:rsidR="004D3446">
        <w:instrText xml:space="preserve"> ADDIN EN.CITE </w:instrText>
      </w:r>
      <w:r w:rsidR="004D3446">
        <w:fldChar w:fldCharType="begin">
          <w:fldData xml:space="preserve">PEVuZE5vdGU+PENpdGU+PEF1dGhvcj5HYWJiYXk8L0F1dGhvcj48WWVhcj4yMDE1PC9ZZWFyPjxS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</w:fldData>
        </w:fldChar>
      </w:r>
      <w:r w:rsidR="004D3446">
        <w:instrText xml:space="preserve"> ADDIN EN.CITE.DATA </w:instrText>
      </w:r>
      <w:r w:rsidR="004D3446">
        <w:fldChar w:fldCharType="end"/>
      </w:r>
      <w:r w:rsidRPr="00726EB7">
        <w:fldChar w:fldCharType="separate"/>
      </w:r>
      <w:r w:rsidR="004D3446">
        <w:rPr>
          <w:noProof/>
        </w:rPr>
        <w:t>(1; 2)</w:t>
      </w:r>
      <w:r w:rsidRPr="00726EB7">
        <w:fldChar w:fldCharType="end"/>
      </w:r>
      <w:r w:rsidRPr="00726EB7">
        <w:t xml:space="preserve">. Additionally, obesity is strongly associated with the development of type 2 diabetes (T2D), which in turn accounts for the majority of CKD in most countries worldwide </w:t>
      </w:r>
      <w:r w:rsidRPr="00726EB7">
        <w:fldChar w:fldCharType="begin">
          <w:fldData xml:space="preserve">PEVuZE5vdGU+PENpdGU+PEF1dGhvcj5CYWlsZXk8L0F1dGhvcj48WWVhcj4yMDE0PC9ZZWFyPjxS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</w:fldData>
        </w:fldChar>
      </w:r>
      <w:r>
        <w:instrText xml:space="preserve"> ADDIN EN.CITE </w:instrText>
      </w:r>
      <w:r>
        <w:fldChar w:fldCharType="begin">
          <w:fldData xml:space="preserve">PEVuZE5vdGU+PENpdGU+PEF1dGhvcj5CYWlsZXk8L0F1dGhvcj48WWVhcj4yMDE0PC9ZZWFyPjxS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</w:fldData>
        </w:fldChar>
      </w:r>
      <w:r>
        <w:instrText xml:space="preserve"> ADDIN EN.CITE.DATA </w:instrText>
      </w:r>
      <w:r>
        <w:fldChar w:fldCharType="end"/>
      </w:r>
      <w:r w:rsidRPr="00726EB7">
        <w:fldChar w:fldCharType="separate"/>
      </w:r>
      <w:r>
        <w:rPr>
          <w:noProof/>
        </w:rPr>
        <w:t>(3)</w:t>
      </w:r>
      <w:r w:rsidRPr="00726EB7">
        <w:fldChar w:fldCharType="end"/>
      </w:r>
      <w:r w:rsidRPr="00726EB7">
        <w:t>.  As such, globally the incid</w:t>
      </w:r>
      <w:r>
        <w:t xml:space="preserve">ence of CKD has been increasing </w:t>
      </w:r>
      <w:r w:rsidRPr="00726EB7">
        <w:t xml:space="preserve">in the setting of rising rates of obesity. Identification of individuals with a predisposition to the development of CKD may enable targeted and early intervention in order to prevent progression of kidney damage and reduce complications of CKD including cardiovascular disease and future end-stage kidney disease. </w:t>
      </w:r>
    </w:p>
    <w:p w:rsidR="00CA2B99" w:rsidRPr="00726EB7" w:rsidRDefault="00CA2B99" w:rsidP="00CA2B99"/>
    <w:p w:rsidR="00CA2B99" w:rsidRDefault="00CA2B99" w:rsidP="00CA2B99">
      <w:r w:rsidRPr="00726EB7">
        <w:t xml:space="preserve">Maternal obesity has sustained effects on the risk of chronic disease in offspring. Evidence from both human and animal studies suggests that maternal obesity ‘programs’ the offspring towards obesity, </w:t>
      </w:r>
      <w:proofErr w:type="spellStart"/>
      <w:r w:rsidRPr="00726EB7">
        <w:t>dysglycaemia</w:t>
      </w:r>
      <w:proofErr w:type="spellEnd"/>
      <w:r w:rsidRPr="00726EB7">
        <w:t xml:space="preserve">, diabetes and hypertension, all key features of the metabolic syndrome </w:t>
      </w:r>
      <w:r w:rsidRPr="00726EB7">
        <w:fldChar w:fldCharType="begin">
          <w:fldData xml:space="preserve">PEVuZE5vdGU+PENpdGU+PEF1dGhvcj5DYXRhbGFubzwvQXV0aG9yPjxZZWFyPjIwMDk8L1llYXI+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==
</w:fldData>
        </w:fldChar>
      </w:r>
      <w:r w:rsidR="004D3446">
        <w:instrText xml:space="preserve"> ADDIN EN.CITE </w:instrText>
      </w:r>
      <w:r w:rsidR="004D3446">
        <w:fldChar w:fldCharType="begin">
          <w:fldData xml:space="preserve">PEVuZE5vdGU+PENpdGU+PEF1dGhvcj5DYXRhbGFubzwvQXV0aG9yPjxZZWFyPjIwMDk8L1llYXI+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==
</w:fldData>
        </w:fldChar>
      </w:r>
      <w:r w:rsidR="004D3446">
        <w:instrText xml:space="preserve"> ADDIN EN.CITE.DATA </w:instrText>
      </w:r>
      <w:r w:rsidR="004D3446">
        <w:fldChar w:fldCharType="end"/>
      </w:r>
      <w:r w:rsidRPr="00726EB7">
        <w:fldChar w:fldCharType="separate"/>
      </w:r>
      <w:r w:rsidR="004D3446">
        <w:rPr>
          <w:noProof/>
        </w:rPr>
        <w:t>(4; 5)</w:t>
      </w:r>
      <w:r w:rsidRPr="00726EB7">
        <w:fldChar w:fldCharType="end"/>
      </w:r>
      <w:r w:rsidRPr="00726EB7">
        <w:t>. This observation evokes the concept of the developmental origins</w:t>
      </w:r>
      <w:r w:rsidR="00C44E23">
        <w:t xml:space="preserve"> of health and disease, </w:t>
      </w:r>
      <w:r w:rsidRPr="00726EB7">
        <w:t xml:space="preserve">which suggests that foetal exposure to factors inherent to the maternal milieu during gestation may influence programming towards chronic disease </w:t>
      </w:r>
      <w:r w:rsidRPr="00726EB7">
        <w:fldChar w:fldCharType="begin"/>
      </w:r>
      <w:r>
        <w:instrText xml:space="preserve"> ADDIN EN.CITE &lt;EndNote&gt;&lt;Cite&gt;&lt;Author&gt;Barker&lt;/Author&gt;&lt;Year&gt;1992&lt;/Year&gt;&lt;RecNum&gt;1676&lt;/RecNum&gt;&lt;DisplayText&gt;(6)&lt;/DisplayText&gt;&lt;record&gt;&lt;rec-number&gt;1676&lt;/rec-number&gt;&lt;foreign-keys&gt;&lt;key app="EN" db-id="fxtsaz0fod2er5errwq50szu0rrftsppwxwd" timestamp="1462423321"&gt;1676&lt;/key&gt;&lt;/foreign-keys&gt;&lt;ref-type name="Journal Article"&gt;17&lt;/ref-type&gt;&lt;contributors&gt;&lt;authors&gt;&lt;author&gt;Barker, D. J.&lt;/author&gt;&lt;author&gt;Martyn, C. N.&lt;/author&gt;&lt;/authors&gt;&lt;/contributors&gt;&lt;auth-address&gt;MRC Environmental Epidemiology Unit, University of Southampton, Southampton General Hospital, United Kingdom.&lt;/auth-address&gt;&lt;titles&gt;&lt;title&gt;The maternal and fetal origins of cardiovascular disease&lt;/title&gt;&lt;secondary-title&gt;J Epidemiol Community Health&lt;/secondary-title&gt;&lt;alt-title&gt;Journal of epidemiology and community health&lt;/alt-title&gt;&lt;/titles&gt;&lt;periodical&gt;&lt;full-title&gt;J Epidemiol Community Health&lt;/full-title&gt;&lt;abbr-1&gt;Journal of epidemiology and community health&lt;/abbr-1&gt;&lt;/periodical&gt;&lt;alt-periodical&gt;&lt;full-title&gt;J Epidemiol Community Health&lt;/full-title&gt;&lt;abbr-1&gt;Journal of epidemiology and community health&lt;/abbr-1&gt;&lt;/alt-periodical&gt;&lt;pages&gt;8-11&lt;/pages&gt;&lt;volume&gt;46&lt;/volume&gt;&lt;number&gt;1&lt;/number&gt;&lt;edition&gt;1992/02/01&lt;/edition&gt;&lt;keywords&gt;&lt;keyword&gt;Aged&lt;/keyword&gt;&lt;keyword&gt;Birth Weight&lt;/keyword&gt;&lt;keyword&gt;Cardiovascular Diseases/epidemiology/*etiology/mortality&lt;/keyword&gt;&lt;keyword&gt;Female&lt;/keyword&gt;&lt;keyword&gt;Humans&lt;/keyword&gt;&lt;keyword&gt;Infant&lt;/keyword&gt;&lt;keyword&gt;Infant Nutritional Physiological Phenomena&lt;/keyword&gt;&lt;keyword&gt;Male&lt;/keyword&gt;&lt;keyword&gt;Middle Aged&lt;/keyword&gt;&lt;keyword&gt;Pregnancy&lt;/keyword&gt;&lt;keyword&gt;Prenatal Exposure Delayed Effects&lt;/keyword&gt;&lt;keyword&gt;Quality of Life&lt;/keyword&gt;&lt;keyword&gt;Risk Factors&lt;/keyword&gt;&lt;/keywords&gt;&lt;dates&gt;&lt;year&gt;1992&lt;/year&gt;&lt;pub-dates&gt;&lt;date&gt;Feb&lt;/date&gt;&lt;/pub-dates&gt;&lt;/dates&gt;&lt;isbn&gt;0143-005X (Print)&amp;#xD;0143-005x&lt;/isbn&gt;&lt;accession-num&gt;1573367&lt;/accession-num&gt;&lt;urls&gt;&lt;/urls&gt;&lt;custom2&gt;PMC1059485&lt;/custom2&gt;&lt;remote-database-provider&gt;NLM&lt;/remote-database-provider&gt;&lt;language&gt;eng&lt;/language&gt;&lt;/record&gt;&lt;/Cite&gt;&lt;/EndNote&gt;</w:instrText>
      </w:r>
      <w:r w:rsidRPr="00726EB7">
        <w:fldChar w:fldCharType="separate"/>
      </w:r>
      <w:r>
        <w:rPr>
          <w:noProof/>
        </w:rPr>
        <w:t>(6)</w:t>
      </w:r>
      <w:r w:rsidRPr="00726EB7">
        <w:fldChar w:fldCharType="end"/>
      </w:r>
      <w:r w:rsidRPr="00726EB7">
        <w:t xml:space="preserve">. There is substantial evidence that maternal obesity increases the risk of metabolic-related complications including cardiovascular disease </w:t>
      </w:r>
      <w:r w:rsidRPr="00726EB7">
        <w:fldChar w:fldCharType="begin">
          <w:fldData xml:space="preserve">PEVuZE5vdGU+PENpdGU+PEF1dGhvcj5SZXlub2xkczwvQXV0aG9yPjxZZWFyPjIwMTM8L1llYXI+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</w:fldData>
        </w:fldChar>
      </w:r>
      <w:r>
        <w:instrText xml:space="preserve"> ADDIN EN.CITE </w:instrText>
      </w:r>
      <w:r>
        <w:fldChar w:fldCharType="begin">
          <w:fldData xml:space="preserve">PEVuZE5vdGU+PENpdGU+PEF1dGhvcj5SZXlub2xkczwvQXV0aG9yPjxZZWFyPjIwMTM8L1llYXI+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</w:fldData>
        </w:fldChar>
      </w:r>
      <w:r>
        <w:instrText xml:space="preserve"> ADDIN EN.CITE.DATA </w:instrText>
      </w:r>
      <w:r>
        <w:fldChar w:fldCharType="end"/>
      </w:r>
      <w:r w:rsidRPr="00726EB7">
        <w:fldChar w:fldCharType="separate"/>
      </w:r>
      <w:r>
        <w:rPr>
          <w:noProof/>
        </w:rPr>
        <w:t>(7-10)</w:t>
      </w:r>
      <w:r w:rsidRPr="00726EB7">
        <w:fldChar w:fldCharType="end"/>
      </w:r>
      <w:r w:rsidRPr="00726EB7">
        <w:t xml:space="preserve">. The effect of maternal obesity on the risk of CKD in offspring is less well appreciated though a large population-based study of young </w:t>
      </w:r>
      <w:r w:rsidR="00716B55">
        <w:t>adults</w:t>
      </w:r>
      <w:r w:rsidRPr="00726EB7">
        <w:t xml:space="preserve"> with CKD found a disproportionate number of children were born to mothers who were overweight or obese during their gestation </w:t>
      </w:r>
      <w:r w:rsidRPr="00726EB7">
        <w:fldChar w:fldCharType="begin"/>
      </w:r>
      <w:r>
        <w:instrText xml:space="preserve"> ADDIN EN.CITE &lt;EndNote&gt;&lt;Cite&gt;&lt;Author&gt;Hsu&lt;/Author&gt;&lt;Year&gt;2014&lt;/Year&gt;&lt;RecNum&gt;1585&lt;/RecNum&gt;&lt;DisplayText&gt;(11)&lt;/DisplayText&gt;&lt;record&gt;&lt;rec-number&gt;1585&lt;/rec-number&gt;&lt;foreign-keys&gt;&lt;key app="EN" db-id="fxtsaz0fod2er5errwq50szu0rrftsppwxwd" timestamp="1462019831"&gt;1585&lt;/key&gt;&lt;/foreign-keys&gt;&lt;ref-type name="Journal Article"&gt;17&lt;/ref-type&gt;&lt;contributors&gt;&lt;authors&gt;&lt;author&gt;Hsu, Christine W.&lt;/author&gt;&lt;author&gt;Yamamoto, Kalani T.&lt;/author&gt;&lt;author&gt;Henry, Rohan K.&lt;/author&gt;&lt;author&gt;De Roos, Anneclaire J.&lt;/author&gt;&lt;author&gt;Flynn, Joseph T.&lt;/author&gt;&lt;/authors&gt;&lt;/contributors&gt;&lt;titles&gt;&lt;title&gt;Prenatal Risk Factors for Childhood CKD&lt;/title&gt;&lt;secondary-title&gt;Journal of the American Society of Nephrology : JASN&lt;/secondary-title&gt;&lt;/titles&gt;&lt;periodical&gt;&lt;full-title&gt;Journal of the American Society of Nephrology : JASN&lt;/full-title&gt;&lt;/periodical&gt;&lt;pages&gt;2105-2111&lt;/pages&gt;&lt;volume&gt;25&lt;/volume&gt;&lt;number&gt;9&lt;/number&gt;&lt;dates&gt;&lt;year&gt;2014&lt;/year&gt;&lt;pub-dates&gt;&lt;date&gt;04/17&amp;#xD;06/06/received&amp;#xD;01/26/accepted&lt;/date&gt;&lt;/pub-dates&gt;&lt;/dates&gt;&lt;publisher&gt;American Society of Nephrology&lt;/publisher&gt;&lt;isbn&gt;1046-6673&amp;#xD;1533-3450&lt;/isbn&gt;&lt;accession-num&gt;PMC4147970&lt;/accession-num&gt;&lt;urls&gt;&lt;related-urls&gt;&lt;url&gt;http://www.ncbi.nlm.nih.gov/pmc/articles/PMC4147970/&lt;/url&gt;&lt;/related-urls&gt;&lt;/urls&gt;&lt;electronic-resource-num&gt;10.1681/ASN.2013060582&lt;/electronic-resource-num&gt;&lt;remote-database-name&gt;PMC&lt;/remote-database-name&gt;&lt;/record&gt;&lt;/Cite&gt;&lt;/EndNote&gt;</w:instrText>
      </w:r>
      <w:r w:rsidRPr="00726EB7">
        <w:fldChar w:fldCharType="separate"/>
      </w:r>
      <w:r>
        <w:rPr>
          <w:noProof/>
        </w:rPr>
        <w:t>(11)</w:t>
      </w:r>
      <w:r w:rsidRPr="00726EB7">
        <w:fldChar w:fldCharType="end"/>
      </w:r>
      <w:r w:rsidRPr="00726EB7">
        <w:t xml:space="preserve">. </w:t>
      </w:r>
    </w:p>
    <w:p w:rsidR="001A3F8D" w:rsidRPr="00726EB7" w:rsidRDefault="001A3F8D" w:rsidP="00CA2B99">
      <w:pPr>
        <w:rPr>
          <w:color w:val="000000"/>
        </w:rPr>
      </w:pPr>
    </w:p>
    <w:p w:rsidR="00C44E23" w:rsidRDefault="00C20B93" w:rsidP="00CA2B99">
      <w:r>
        <w:t xml:space="preserve">Animal models of obesity are important to enable better understanding of the pathophysiologic pathways specific to obesity-related kidney disease. </w:t>
      </w:r>
      <w:r w:rsidR="00B02351">
        <w:t>Our studies</w:t>
      </w:r>
      <w:r w:rsidR="00CA2B99" w:rsidRPr="00726EB7">
        <w:t xml:space="preserve"> have previously demonstrated that diet-induced obesity in rodents can be utilised to study the developmental programming effects of maternal obesity on offspring’s kidney health</w:t>
      </w:r>
      <w:r w:rsidR="00C44E23">
        <w:t xml:space="preserve"> </w:t>
      </w:r>
      <w:r w:rsidR="00CA2B99" w:rsidRPr="00726EB7">
        <w:fldChar w:fldCharType="begin">
          <w:fldData xml:space="preserve">PEVuZE5vdGU+PENpdGU+PEF1dGhvcj5HbGFzdHJhczwvQXV0aG9yPjxZZWFyPjIwMTY8L1llYXI+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</w:fldData>
        </w:fldChar>
      </w:r>
      <w:r w:rsidR="004D3446">
        <w:instrText xml:space="preserve"> ADDIN EN.CITE </w:instrText>
      </w:r>
      <w:r w:rsidR="004D3446">
        <w:fldChar w:fldCharType="begin">
          <w:fldData xml:space="preserve">PEVuZE5vdGU+PENpdGU+PEF1dGhvcj5HbGFzdHJhczwvQXV0aG9yPjxZZWFyPjIwMTY8L1llYXI+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</w:fldData>
        </w:fldChar>
      </w:r>
      <w:r w:rsidR="004D3446">
        <w:instrText xml:space="preserve"> ADDIN EN.CITE.DATA </w:instrText>
      </w:r>
      <w:r w:rsidR="004D3446">
        <w:fldChar w:fldCharType="end"/>
      </w:r>
      <w:r w:rsidR="00CA2B99" w:rsidRPr="00726EB7">
        <w:fldChar w:fldCharType="separate"/>
      </w:r>
      <w:r w:rsidR="004D3446">
        <w:rPr>
          <w:noProof/>
        </w:rPr>
        <w:t>(12; 13)</w:t>
      </w:r>
      <w:r w:rsidR="00CA2B99" w:rsidRPr="00726EB7">
        <w:fldChar w:fldCharType="end"/>
      </w:r>
      <w:r w:rsidR="00CA2B99" w:rsidRPr="00726EB7">
        <w:t>. Most recently, we found that offspring of obese mothers had increased renal fibrosis, inflammation and oxidative stress which persist into adulthood</w:t>
      </w:r>
      <w:r w:rsidR="00454A39">
        <w:t xml:space="preserve"> at postnatal Week 32</w:t>
      </w:r>
      <w:r w:rsidR="00CA2B99" w:rsidRPr="00726EB7">
        <w:t xml:space="preserve"> </w:t>
      </w:r>
      <w:r w:rsidR="00CA2B99" w:rsidRPr="00726EB7">
        <w:fldChar w:fldCharType="begin"/>
      </w:r>
      <w:r w:rsidR="00454A39">
        <w:instrText xml:space="preserve"> ADDIN EN.CITE &lt;EndNote&gt;&lt;Cite&gt;&lt;Author&gt;Glastras&lt;/Author&gt;&lt;Year&gt;2016&lt;/Year&gt;&lt;RecNum&gt;1703&lt;/RecNum&gt;&lt;DisplayText&gt;(14)&lt;/DisplayText&gt;&lt;record&gt;&lt;rec-number&gt;1703&lt;/rec-number&gt;&lt;foreign-keys&gt;&lt;key app="EN" db-id="fxtsaz0fod2er5errwq50szu0rrftsppwxwd" timestamp="1463270457"&gt;1703&lt;/key&gt;&lt;/foreign-keys&gt;&lt;ref-type name="Journal Article"&gt;17&lt;/ref-type&gt;&lt;contributors&gt;&lt;authors&gt;&lt;author&gt;Glastras, S. J.&lt;/author&gt;&lt;author&gt;Michael Tsang&lt;/author&gt;&lt;author&gt;Rachel Teh&lt;/author&gt;&lt;author&gt;Hui Chen&lt;/author&gt;&lt;author&gt;Rachel T. McGrath&lt;/author&gt;&lt;author&gt;Amgad A. Zaky&lt;/author&gt;&lt;author&gt;Muh Geot Wong &lt;/author&gt;&lt;author&gt;Carol A. Pollock&lt;/author&gt;&lt;author&gt;Sonia Saad&lt;/author&gt;&lt;/authors&gt;&lt;/contributors&gt;&lt;titles&gt;&lt;title&gt;Maternal obesity promotoes diabetic nephropathy in rodent offspring&lt;/title&gt;&lt;secondary-title&gt;Scientific Reports&lt;/secondary-title&gt;&lt;/titles&gt;&lt;periodical&gt;&lt;full-title&gt;Scientific Reports&lt;/full-title&gt;&lt;/periodical&gt;&lt;volume&gt;In Press&lt;/volume&gt;&lt;dates&gt;&lt;year&gt;2016&lt;/year&gt;&lt;/dates&gt;&lt;urls&gt;&lt;/urls&gt;&lt;/record&gt;&lt;/Cite&gt;&lt;/EndNote&gt;</w:instrText>
      </w:r>
      <w:r w:rsidR="00CA2B99" w:rsidRPr="00726EB7">
        <w:fldChar w:fldCharType="separate"/>
      </w:r>
      <w:r w:rsidR="00454A39">
        <w:rPr>
          <w:noProof/>
        </w:rPr>
        <w:t>(14)</w:t>
      </w:r>
      <w:r w:rsidR="00CA2B99" w:rsidRPr="00726EB7">
        <w:fldChar w:fldCharType="end"/>
      </w:r>
      <w:r w:rsidR="00CA2B99" w:rsidRPr="00726EB7">
        <w:t xml:space="preserve">. </w:t>
      </w:r>
      <w:r w:rsidR="00454A39">
        <w:t>W</w:t>
      </w:r>
      <w:r w:rsidR="00CA2B99" w:rsidRPr="00726EB7">
        <w:t xml:space="preserve">hen given an additional insult </w:t>
      </w:r>
      <w:r w:rsidR="00060670">
        <w:t xml:space="preserve">of </w:t>
      </w:r>
      <w:proofErr w:type="spellStart"/>
      <w:r w:rsidR="00060670">
        <w:t>streptozotocin</w:t>
      </w:r>
      <w:proofErr w:type="spellEnd"/>
      <w:r w:rsidR="00060670">
        <w:t xml:space="preserve"> (STZ, 55 </w:t>
      </w:r>
      <w:r w:rsidR="00060670">
        <w:lastRenderedPageBreak/>
        <w:t>mg/kg</w:t>
      </w:r>
      <w:r w:rsidR="00CA2B99" w:rsidRPr="00726EB7">
        <w:t>/day for 5 consecutive days) to induce diabetes, offspring exposed to maternal obesity had increased susceptibility to renal damage</w:t>
      </w:r>
      <w:r w:rsidR="00C44E23">
        <w:t xml:space="preserve"> with exaggerated</w:t>
      </w:r>
      <w:r w:rsidR="00450D92">
        <w:t xml:space="preserve"> </w:t>
      </w:r>
      <w:r w:rsidR="00C44E23" w:rsidRPr="00726EB7">
        <w:t xml:space="preserve">renal inflammation and oxidative stress </w:t>
      </w:r>
      <w:r w:rsidR="00450D92">
        <w:fldChar w:fldCharType="begin"/>
      </w:r>
      <w:r w:rsidR="00454A39">
        <w:instrText xml:space="preserve"> ADDIN EN.CITE &lt;EndNote&gt;&lt;Cite&gt;&lt;Author&gt;Glastras&lt;/Author&gt;&lt;Year&gt;2016&lt;/Year&gt;&lt;RecNum&gt;1703&lt;/RecNum&gt;&lt;DisplayText&gt;(14)&lt;/DisplayText&gt;&lt;record&gt;&lt;rec-number&gt;1703&lt;/rec-number&gt;&lt;foreign-keys&gt;&lt;key app="EN" db-id="fxtsaz0fod2er5errwq50szu0rrftsppwxwd" timestamp="1463270457"&gt;1703&lt;/key&gt;&lt;/foreign-keys&gt;&lt;ref-type name="Journal Article"&gt;17&lt;/ref-type&gt;&lt;contributors&gt;&lt;authors&gt;&lt;author&gt;Glastras, S. J.&lt;/author&gt;&lt;author&gt;Michael Tsang&lt;/author&gt;&lt;author&gt;Rachel Teh&lt;/author&gt;&lt;author&gt;Hui Chen&lt;/author&gt;&lt;author&gt;Rachel T. McGrath&lt;/author&gt;&lt;author&gt;Amgad A. Zaky&lt;/author&gt;&lt;author&gt;Muh Geot Wong &lt;/author&gt;&lt;author&gt;Carol A. Pollock&lt;/author&gt;&lt;author&gt;Sonia Saad&lt;/author&gt;&lt;/authors&gt;&lt;/contributors&gt;&lt;titles&gt;&lt;title&gt;Maternal obesity promotoes diabetic nephropathy in rodent offspring&lt;/title&gt;&lt;secondary-title&gt;Scientific Reports&lt;/secondary-title&gt;&lt;/titles&gt;&lt;periodical&gt;&lt;full-title&gt;Scientific Reports&lt;/full-title&gt;&lt;/periodical&gt;&lt;volume&gt;In Press&lt;/volume&gt;&lt;dates&gt;&lt;year&gt;2016&lt;/year&gt;&lt;/dates&gt;&lt;urls&gt;&lt;/urls&gt;&lt;/record&gt;&lt;/Cite&gt;&lt;/EndNote&gt;</w:instrText>
      </w:r>
      <w:r w:rsidR="00450D92">
        <w:fldChar w:fldCharType="separate"/>
      </w:r>
      <w:r w:rsidR="00454A39">
        <w:rPr>
          <w:noProof/>
        </w:rPr>
        <w:t>(14)</w:t>
      </w:r>
      <w:r w:rsidR="00450D92">
        <w:fldChar w:fldCharType="end"/>
      </w:r>
      <w:r w:rsidR="00CA2B99" w:rsidRPr="00726EB7">
        <w:t>. However, induction of diabetes with STZ in this fashion is analogous to a model of type 1 diabetes with marked insulin depletion from</w:t>
      </w:r>
      <w:r w:rsidR="00450D92">
        <w:t xml:space="preserve"> pancreatic beta cells. Others </w:t>
      </w:r>
      <w:r w:rsidR="00CA2B99" w:rsidRPr="00726EB7">
        <w:t>have reported that o</w:t>
      </w:r>
      <w:r w:rsidR="00C44E23">
        <w:t>ne dose of STZ with HFD results</w:t>
      </w:r>
      <w:r w:rsidR="00CA2B99" w:rsidRPr="00726EB7">
        <w:t xml:space="preserve"> in metabolic features of </w:t>
      </w:r>
      <w:r w:rsidR="00450D92">
        <w:t>T2D</w:t>
      </w:r>
      <w:r w:rsidR="00C44E23">
        <w:t xml:space="preserve"> and </w:t>
      </w:r>
      <w:r w:rsidR="00716B55">
        <w:t>may induce</w:t>
      </w:r>
      <w:r w:rsidR="00CA2B99" w:rsidRPr="00726EB7">
        <w:t xml:space="preserve"> </w:t>
      </w:r>
      <w:r w:rsidR="00267CAD">
        <w:t>CKD</w:t>
      </w:r>
      <w:r w:rsidR="00CA2B99" w:rsidRPr="00726EB7">
        <w:t xml:space="preserve"> </w:t>
      </w:r>
      <w:r w:rsidR="00CA2B99" w:rsidRPr="00726EB7">
        <w:fldChar w:fldCharType="begin">
          <w:fldData xml:space="preserve">PEVuZE5vdGU+PENpdGU+PEF1dGhvcj5TaGFvPC9BdXRob3I+PFllYXI+MjAxNDwvWWVhcj48UmVj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</w:fldData>
        </w:fldChar>
      </w:r>
      <w:r w:rsidR="00454A39">
        <w:instrText xml:space="preserve"> ADDIN EN.CITE </w:instrText>
      </w:r>
      <w:r w:rsidR="00454A39">
        <w:fldChar w:fldCharType="begin">
          <w:fldData xml:space="preserve">PEVuZE5vdGU+PENpdGU+PEF1dGhvcj5TaGFvPC9BdXRob3I+PFllYXI+MjAxNDwvWWVhcj48UmVj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</w:fldData>
        </w:fldChar>
      </w:r>
      <w:r w:rsidR="00454A39">
        <w:instrText xml:space="preserve"> ADDIN EN.CITE.DATA </w:instrText>
      </w:r>
      <w:r w:rsidR="00454A39">
        <w:fldChar w:fldCharType="end"/>
      </w:r>
      <w:r w:rsidR="00CA2B99" w:rsidRPr="00726EB7">
        <w:fldChar w:fldCharType="separate"/>
      </w:r>
      <w:r w:rsidR="00454A39">
        <w:rPr>
          <w:noProof/>
        </w:rPr>
        <w:t>(15)</w:t>
      </w:r>
      <w:r w:rsidR="00CA2B99" w:rsidRPr="00726EB7">
        <w:fldChar w:fldCharType="end"/>
      </w:r>
      <w:r w:rsidR="00CA2B99" w:rsidRPr="00726EB7">
        <w:t xml:space="preserve">. </w:t>
      </w:r>
    </w:p>
    <w:p w:rsidR="00C44E23" w:rsidRDefault="00C44E23" w:rsidP="00CA2B99"/>
    <w:p w:rsidR="00CA2B99" w:rsidRPr="00726EB7" w:rsidRDefault="00716B55" w:rsidP="00CA2B99">
      <w:r>
        <w:t>W</w:t>
      </w:r>
      <w:r w:rsidR="00CA2B99" w:rsidRPr="00726EB7">
        <w:t xml:space="preserve">e hypothesised that maternal obesity may also augment the effect of diet-induced obesity-related renal damage especially when combined with one dose of STZ. Therefore, the aim of this study was to determine, using a C57BL/6 mouse model, whether maternal obesity exacerbates renal damage in </w:t>
      </w:r>
      <w:r w:rsidR="00450D92">
        <w:t>HFD</w:t>
      </w:r>
      <w:r w:rsidR="00CA2B99" w:rsidRPr="00726EB7">
        <w:t xml:space="preserve">-induced obese offspring, specifically related to known mechanisms involved in obesity-related kidney disease including renal fibrosis, inflammation and oxidative stress. </w:t>
      </w:r>
    </w:p>
    <w:p w:rsidR="00673464" w:rsidRDefault="00673464">
      <w:pPr>
        <w:spacing w:line="240" w:lineRule="auto"/>
        <w:jc w:val="left"/>
        <w:rPr>
          <w:rFonts w:eastAsia="Times New Roman" w:cs="Times New Roman"/>
          <w:b/>
          <w:bCs/>
          <w:kern w:val="32"/>
          <w:sz w:val="28"/>
          <w:szCs w:val="32"/>
          <w:lang w:val="en-US" w:eastAsia="zh-CN"/>
        </w:rPr>
      </w:pPr>
      <w:r>
        <w:br w:type="page"/>
      </w:r>
    </w:p>
    <w:p w:rsidR="00673464" w:rsidRPr="005E4858" w:rsidRDefault="005E0A80" w:rsidP="00673464">
      <w:pPr>
        <w:pStyle w:val="Style2"/>
      </w:pPr>
      <w:r>
        <w:lastRenderedPageBreak/>
        <w:t>Research Design and Methods</w:t>
      </w:r>
    </w:p>
    <w:p w:rsidR="00673464" w:rsidRPr="005E4858" w:rsidRDefault="00673464" w:rsidP="00673464">
      <w:pPr>
        <w:pStyle w:val="Style3"/>
      </w:pPr>
      <w:r w:rsidRPr="005E4858">
        <w:t>Animal experiments</w:t>
      </w:r>
    </w:p>
    <w:p w:rsidR="00CA2B99" w:rsidRPr="00726EB7" w:rsidRDefault="00CA2B99" w:rsidP="00CA2B99">
      <w:r w:rsidRPr="00726EB7">
        <w:t xml:space="preserve">The animal model of maternal obesity employed in this study has been previously described </w:t>
      </w:r>
      <w:r w:rsidRPr="00726EB7">
        <w:fldChar w:fldCharType="begin"/>
      </w:r>
      <w:r w:rsidR="00454A39">
        <w:instrText xml:space="preserve"> ADDIN EN.CITE &lt;EndNote&gt;&lt;Cite&gt;&lt;Author&gt;Glastras&lt;/Author&gt;&lt;Year&gt;2016&lt;/Year&gt;&lt;RecNum&gt;1703&lt;/RecNum&gt;&lt;DisplayText&gt;(14)&lt;/DisplayText&gt;&lt;record&gt;&lt;rec-number&gt;1703&lt;/rec-number&gt;&lt;foreign-keys&gt;&lt;key app="EN" db-id="fxtsaz0fod2er5errwq50szu0rrftsppwxwd" timestamp="1463270457"&gt;1703&lt;/key&gt;&lt;/foreign-keys&gt;&lt;ref-type name="Journal Article"&gt;17&lt;/ref-type&gt;&lt;contributors&gt;&lt;authors&gt;&lt;author&gt;Glastras, S. J.&lt;/author&gt;&lt;author&gt;Michael Tsang&lt;/author&gt;&lt;author&gt;Rachel Teh&lt;/author&gt;&lt;author&gt;Hui Chen&lt;/author&gt;&lt;author&gt;Rachel T. McGrath&lt;/author&gt;&lt;author&gt;Amgad A. Zaky&lt;/author&gt;&lt;author&gt;Muh Geot Wong &lt;/author&gt;&lt;author&gt;Carol A. Pollock&lt;/author&gt;&lt;author&gt;Sonia Saad&lt;/author&gt;&lt;/authors&gt;&lt;/contributors&gt;&lt;titles&gt;&lt;title&gt;Maternal obesity promotoes diabetic nephropathy in rodent offspring&lt;/title&gt;&lt;secondary-title&gt;Scientific Reports&lt;/secondary-title&gt;&lt;/titles&gt;&lt;periodical&gt;&lt;full-title&gt;Scientific Reports&lt;/full-title&gt;&lt;/periodical&gt;&lt;volume&gt;In Press&lt;/volume&gt;&lt;dates&gt;&lt;year&gt;2016&lt;/year&gt;&lt;/dates&gt;&lt;urls&gt;&lt;/urls&gt;&lt;/record&gt;&lt;/Cite&gt;&lt;/EndNote&gt;</w:instrText>
      </w:r>
      <w:r w:rsidRPr="00726EB7">
        <w:fldChar w:fldCharType="separate"/>
      </w:r>
      <w:r w:rsidR="00454A39">
        <w:rPr>
          <w:noProof/>
        </w:rPr>
        <w:t>(14)</w:t>
      </w:r>
      <w:r w:rsidRPr="00726EB7">
        <w:fldChar w:fldCharType="end"/>
      </w:r>
      <w:r w:rsidRPr="00726EB7">
        <w:t xml:space="preserve">. In short, C57BL/6 female mice </w:t>
      </w:r>
      <w:proofErr w:type="gramStart"/>
      <w:r w:rsidRPr="00726EB7">
        <w:t>were fed</w:t>
      </w:r>
      <w:proofErr w:type="gramEnd"/>
      <w:r w:rsidRPr="00726EB7">
        <w:t xml:space="preserve"> </w:t>
      </w:r>
      <w:r w:rsidR="00450D92">
        <w:t>HFD</w:t>
      </w:r>
      <w:r w:rsidRPr="00726EB7">
        <w:t xml:space="preserve"> or normal chow diet for six weeks prior to mating,</w:t>
      </w:r>
      <w:r w:rsidR="00FE670C">
        <w:t xml:space="preserve"> during gestation and lactation. </w:t>
      </w:r>
      <w:r w:rsidR="00267CAD">
        <w:t>Male o</w:t>
      </w:r>
      <w:r w:rsidRPr="00726EB7">
        <w:t xml:space="preserve">ffspring </w:t>
      </w:r>
      <w:proofErr w:type="gramStart"/>
      <w:r w:rsidRPr="00726EB7">
        <w:t>were weaned</w:t>
      </w:r>
      <w:proofErr w:type="gramEnd"/>
      <w:r w:rsidRPr="00726EB7">
        <w:t xml:space="preserve"> to either normal chow or HFD at postnatal Day 20. At postnatal Week 8, offspring fed HFD </w:t>
      </w:r>
      <w:proofErr w:type="gramStart"/>
      <w:r w:rsidRPr="00726EB7">
        <w:t>were assigned</w:t>
      </w:r>
      <w:proofErr w:type="gramEnd"/>
      <w:r w:rsidRPr="00726EB7">
        <w:t xml:space="preserve"> to either high-dose STZ (100 mg/k</w:t>
      </w:r>
      <w:r w:rsidR="004E3A3C">
        <w:t xml:space="preserve">g, </w:t>
      </w:r>
      <w:r w:rsidR="00E7359C">
        <w:t>intraperitoneal injection (</w:t>
      </w:r>
      <w:proofErr w:type="spellStart"/>
      <w:r w:rsidR="004E3A3C">
        <w:t>ip</w:t>
      </w:r>
      <w:proofErr w:type="spellEnd"/>
      <w:r w:rsidR="00E7359C">
        <w:t>)</w:t>
      </w:r>
      <w:r w:rsidRPr="00726EB7">
        <w:t xml:space="preserve">, once) or vehicle control (citrate buffer). </w:t>
      </w:r>
      <w:proofErr w:type="gramStart"/>
      <w:r w:rsidRPr="00726EB7">
        <w:t>The model yielded six groups: CC: offspring of lean mothers fed a chow diet post-weaning, HC: offspring of obese mothers fed a chow diet post-weaning, CH: offspring of lean mother fed a HFD post-weaning, HH: offspring of obese mothers fed a HFD post-weaning, CH-STZ: offspring of lean mothers fed a HFD post-weaning together with one dose of STZ at postnatal Week 8, and HH-STZ: offspring of obese mothers fed a HFD post-weaning together with one dose of STZ.</w:t>
      </w:r>
      <w:proofErr w:type="gramEnd"/>
    </w:p>
    <w:p w:rsidR="00CA2B99" w:rsidRPr="00726EB7" w:rsidRDefault="00CA2B99" w:rsidP="00CA2B99"/>
    <w:p w:rsidR="00CA2B99" w:rsidRPr="00726EB7" w:rsidRDefault="00CA2B99" w:rsidP="00CA2B99">
      <w:r w:rsidRPr="00726EB7">
        <w:t xml:space="preserve">This study </w:t>
      </w:r>
      <w:proofErr w:type="gramStart"/>
      <w:r w:rsidRPr="00726EB7">
        <w:t xml:space="preserve">was approved by the </w:t>
      </w:r>
      <w:r w:rsidR="0061119C">
        <w:t>Royal North Shore Hospital</w:t>
      </w:r>
      <w:r w:rsidR="00716B55">
        <w:t>’s</w:t>
      </w:r>
      <w:r w:rsidR="0061119C">
        <w:t xml:space="preserve"> </w:t>
      </w:r>
      <w:r w:rsidR="00716B55" w:rsidRPr="00726EB7">
        <w:t xml:space="preserve">Animal Ethics Committee </w:t>
      </w:r>
      <w:r w:rsidR="0061119C">
        <w:t>(</w:t>
      </w:r>
      <w:r w:rsidRPr="00726EB7">
        <w:t>1309-007A)</w:t>
      </w:r>
      <w:r w:rsidR="00404352">
        <w:t xml:space="preserve"> and complied with the Australian Code of Practice for the Care and Use of Animals for Scientific Purposes</w:t>
      </w:r>
      <w:proofErr w:type="gramEnd"/>
      <w:r w:rsidRPr="00726EB7">
        <w:t xml:space="preserve">. All animals </w:t>
      </w:r>
      <w:proofErr w:type="gramStart"/>
      <w:r w:rsidRPr="00726EB7">
        <w:t xml:space="preserve">were housed in the Kearns Facility of the </w:t>
      </w:r>
      <w:proofErr w:type="spellStart"/>
      <w:r w:rsidRPr="00726EB7">
        <w:t>Kolling</w:t>
      </w:r>
      <w:proofErr w:type="spellEnd"/>
      <w:r w:rsidRPr="00726EB7">
        <w:t xml:space="preserve"> Institute </w:t>
      </w:r>
      <w:r w:rsidR="004E3A3C">
        <w:t>and</w:t>
      </w:r>
      <w:r w:rsidRPr="00726EB7">
        <w:t xml:space="preserve"> maintained at 22±1°C with a 12/12-h</w:t>
      </w:r>
      <w:r w:rsidR="00E7359C">
        <w:t>our</w:t>
      </w:r>
      <w:r w:rsidRPr="00726EB7">
        <w:t xml:space="preserve"> light–dark cycle</w:t>
      </w:r>
      <w:proofErr w:type="gramEnd"/>
      <w:r w:rsidRPr="00726EB7">
        <w:t xml:space="preserve">. </w:t>
      </w:r>
      <w:r w:rsidR="00F6340E">
        <w:t xml:space="preserve">They </w:t>
      </w:r>
      <w:proofErr w:type="gramStart"/>
      <w:r w:rsidR="00F6340E">
        <w:t>were monitored</w:t>
      </w:r>
      <w:proofErr w:type="gramEnd"/>
      <w:r w:rsidR="00F6340E">
        <w:t xml:space="preserve"> at least once per fortnight. Animal health, body condition and wellbeing </w:t>
      </w:r>
      <w:proofErr w:type="gramStart"/>
      <w:r w:rsidR="00F6340E">
        <w:t>were assessed</w:t>
      </w:r>
      <w:proofErr w:type="gramEnd"/>
      <w:r w:rsidR="00F6340E">
        <w:t xml:space="preserve"> each time. No adverse events occurred during any of the experiments described. </w:t>
      </w:r>
    </w:p>
    <w:p w:rsidR="00CA2B99" w:rsidRPr="00726EB7" w:rsidRDefault="00CA2B99" w:rsidP="00CA2B99">
      <w:pPr>
        <w:rPr>
          <w:highlight w:val="yellow"/>
        </w:rPr>
      </w:pPr>
    </w:p>
    <w:p w:rsidR="00CA2B99" w:rsidRDefault="00E7359C" w:rsidP="00CA2B99">
      <w:r>
        <w:t>Intraperitoneal glucose tolerance tests (</w:t>
      </w:r>
      <w:r w:rsidR="00C034AA">
        <w:t>IPGTTs</w:t>
      </w:r>
      <w:r>
        <w:t>)</w:t>
      </w:r>
      <w:r w:rsidR="00CA2B99" w:rsidRPr="00726EB7">
        <w:t xml:space="preserve"> were performed in fully conscious animals at Week</w:t>
      </w:r>
      <w:r w:rsidR="00D970F4">
        <w:t>s</w:t>
      </w:r>
      <w:r w:rsidR="00CA2B99" w:rsidRPr="00726EB7">
        <w:t xml:space="preserve"> 14, 20 and 30 after 6 h of fasting, as previously described </w:t>
      </w:r>
      <w:r w:rsidR="00CA2B99" w:rsidRPr="00726EB7">
        <w:fldChar w:fldCharType="begin"/>
      </w:r>
      <w:r w:rsidR="00454A39">
        <w:instrText xml:space="preserve"> ADDIN EN.CITE &lt;EndNote&gt;&lt;Cite&gt;&lt;Author&gt;Glastras&lt;/Author&gt;&lt;Year&gt;2016&lt;/Year&gt;&lt;RecNum&gt;1703&lt;/RecNum&gt;&lt;DisplayText&gt;(14)&lt;/DisplayText&gt;&lt;record&gt;&lt;rec-number&gt;1703&lt;/rec-number&gt;&lt;foreign-keys&gt;&lt;key app="EN" db-id="fxtsaz0fod2er5errwq50szu0rrftsppwxwd" timestamp="1463270457"&gt;1703&lt;/key&gt;&lt;/foreign-keys&gt;&lt;ref-type name="Journal Article"&gt;17&lt;/ref-type&gt;&lt;contributors&gt;&lt;authors&gt;&lt;author&gt;Glastras, S. J.&lt;/author&gt;&lt;author&gt;Michael Tsang&lt;/author&gt;&lt;author&gt;Rachel Teh&lt;/author&gt;&lt;author&gt;Hui Chen&lt;/author&gt;&lt;author&gt;Rachel T. McGrath&lt;/author&gt;&lt;author&gt;Amgad A. Zaky&lt;/author&gt;&lt;author&gt;Muh Geot Wong &lt;/author&gt;&lt;author&gt;Carol A. Pollock&lt;/author&gt;&lt;author&gt;Sonia Saad&lt;/author&gt;&lt;/authors&gt;&lt;/contributors&gt;&lt;titles&gt;&lt;title&gt;Maternal obesity promotoes diabetic nephropathy in rodent offspring&lt;/title&gt;&lt;secondary-title&gt;Scientific Reports&lt;/secondary-title&gt;&lt;/titles&gt;&lt;periodical&gt;&lt;full-title&gt;Scientific Reports&lt;/full-title&gt;&lt;/periodical&gt;&lt;volume&gt;In Press&lt;/volume&gt;&lt;dates&gt;&lt;year&gt;2016&lt;/year&gt;&lt;/dates&gt;&lt;urls&gt;&lt;/urls&gt;&lt;/record&gt;&lt;/Cite&gt;&lt;/EndNote&gt;</w:instrText>
      </w:r>
      <w:r w:rsidR="00CA2B99" w:rsidRPr="00726EB7">
        <w:fldChar w:fldCharType="separate"/>
      </w:r>
      <w:r w:rsidR="00454A39">
        <w:rPr>
          <w:noProof/>
        </w:rPr>
        <w:t>(14)</w:t>
      </w:r>
      <w:r w:rsidR="00CA2B99" w:rsidRPr="00726EB7">
        <w:fldChar w:fldCharType="end"/>
      </w:r>
      <w:r w:rsidR="00CA2B99" w:rsidRPr="00726EB7">
        <w:t xml:space="preserve">.  Mice </w:t>
      </w:r>
      <w:proofErr w:type="gramStart"/>
      <w:r w:rsidR="00CA2B99" w:rsidRPr="00726EB7">
        <w:t>were placed</w:t>
      </w:r>
      <w:proofErr w:type="gramEnd"/>
      <w:r w:rsidR="00CA2B99" w:rsidRPr="00726EB7">
        <w:t xml:space="preserve"> in metabolic cages and a 24-h urine collection was performed one week prior to sacrifice.  </w:t>
      </w:r>
      <w:r w:rsidR="00404352">
        <w:t xml:space="preserve">Euthanasia was performed by deep anaesthesia with isoflurane (4%) followed by cardiac puncture. </w:t>
      </w:r>
      <w:r w:rsidR="00CA2B99" w:rsidRPr="00726EB7">
        <w:t xml:space="preserve">Tissue harvesting took place at Week 32 under fasting conditions. Organ perfusion </w:t>
      </w:r>
      <w:proofErr w:type="gramStart"/>
      <w:r w:rsidR="00CA2B99" w:rsidRPr="00726EB7">
        <w:t>was performed</w:t>
      </w:r>
      <w:proofErr w:type="gramEnd"/>
      <w:r w:rsidR="00CA2B99" w:rsidRPr="00726EB7">
        <w:t xml:space="preserve"> with </w:t>
      </w:r>
      <w:r w:rsidR="00CA2B99" w:rsidRPr="00726EB7">
        <w:lastRenderedPageBreak/>
        <w:t xml:space="preserve">PBS after cardiac puncture for blood collection. The kidneys, liver, and fat </w:t>
      </w:r>
      <w:proofErr w:type="gramStart"/>
      <w:r w:rsidR="00CA2B99" w:rsidRPr="00726EB7">
        <w:t>were collected and weighed</w:t>
      </w:r>
      <w:proofErr w:type="gramEnd"/>
      <w:r w:rsidR="00CA2B99" w:rsidRPr="00726EB7">
        <w:t xml:space="preserve"> then the kidney was fixed in formalin or snap frozen </w:t>
      </w:r>
      <w:r w:rsidR="00267CAD">
        <w:t>in</w:t>
      </w:r>
      <w:r w:rsidR="00CA2B99" w:rsidRPr="00726EB7">
        <w:t xml:space="preserve"> liquid nitrogen.</w:t>
      </w:r>
    </w:p>
    <w:p w:rsidR="00CA2B99" w:rsidRPr="00726EB7" w:rsidRDefault="00CA2B99" w:rsidP="00CA2B99"/>
    <w:p w:rsidR="00CB115D" w:rsidRPr="00215A88" w:rsidRDefault="00CB115D" w:rsidP="00CB115D">
      <w:pPr>
        <w:pStyle w:val="Style3"/>
      </w:pPr>
      <w:r>
        <w:t>Serum measurements</w:t>
      </w:r>
    </w:p>
    <w:p w:rsidR="00CA2B99" w:rsidRPr="00726EB7" w:rsidRDefault="00CA2B99" w:rsidP="00CA2B99">
      <w:r w:rsidRPr="00726EB7">
        <w:t>Ser</w:t>
      </w:r>
      <w:r w:rsidR="004E3A3C">
        <w:t xml:space="preserve">um insulin </w:t>
      </w:r>
      <w:proofErr w:type="gramStart"/>
      <w:r w:rsidR="004E3A3C">
        <w:t>was measured</w:t>
      </w:r>
      <w:proofErr w:type="gramEnd"/>
      <w:r w:rsidR="004E3A3C">
        <w:t xml:space="preserve"> using an </w:t>
      </w:r>
      <w:r w:rsidRPr="00726EB7">
        <w:t>ELISA method (Merck, Darmstadt, Germany). Serum total cholesterol, triglycerides and LDL was measured using the Architect C16000 Clinical Chemistry Analyser (Abbott Laboratories, Il</w:t>
      </w:r>
      <w:r w:rsidR="004C4687">
        <w:t>l</w:t>
      </w:r>
      <w:r w:rsidRPr="00726EB7">
        <w:t xml:space="preserve">, </w:t>
      </w:r>
      <w:proofErr w:type="gramStart"/>
      <w:r w:rsidRPr="00726EB7">
        <w:t>USA</w:t>
      </w:r>
      <w:proofErr w:type="gramEnd"/>
      <w:r w:rsidR="00D970F4">
        <w:t>)</w:t>
      </w:r>
      <w:r w:rsidRPr="00726EB7">
        <w:t xml:space="preserve">. </w:t>
      </w:r>
      <w:r w:rsidR="00E7359C">
        <w:t>Non-esterified fatty acids (</w:t>
      </w:r>
      <w:r w:rsidR="00060670">
        <w:t>NEFA</w:t>
      </w:r>
      <w:r w:rsidR="00E7359C">
        <w:t>)</w:t>
      </w:r>
      <w:r w:rsidR="00060670">
        <w:t xml:space="preserve"> </w:t>
      </w:r>
      <w:proofErr w:type="gramStart"/>
      <w:r w:rsidR="00060670">
        <w:t>w</w:t>
      </w:r>
      <w:r w:rsidR="00E7359C">
        <w:t>ere</w:t>
      </w:r>
      <w:r w:rsidRPr="00726EB7">
        <w:t xml:space="preserve"> measured</w:t>
      </w:r>
      <w:proofErr w:type="gramEnd"/>
      <w:r w:rsidRPr="00726EB7">
        <w:t xml:space="preserve"> using a </w:t>
      </w:r>
      <w:r w:rsidR="00060670">
        <w:t>WAKO</w:t>
      </w:r>
      <w:r w:rsidRPr="00726EB7">
        <w:t xml:space="preserve"> kit (Osaka, Japan). </w:t>
      </w:r>
    </w:p>
    <w:p w:rsidR="00CB115D" w:rsidRDefault="00CB115D" w:rsidP="00CB115D"/>
    <w:p w:rsidR="00CB115D" w:rsidRDefault="00CB115D" w:rsidP="00CB115D">
      <w:pPr>
        <w:pStyle w:val="Style3"/>
      </w:pPr>
      <w:r w:rsidRPr="00215A88">
        <w:t xml:space="preserve">Analysis of renal </w:t>
      </w:r>
      <w:r>
        <w:t>function</w:t>
      </w:r>
      <w:r w:rsidRPr="00215A88">
        <w:t xml:space="preserve"> </w:t>
      </w:r>
    </w:p>
    <w:p w:rsidR="00CA2B99" w:rsidRPr="00726EB7" w:rsidRDefault="00CA2B99" w:rsidP="00CA2B99">
      <w:r w:rsidRPr="00726EB7">
        <w:t>Urine albumin and creatinine concentrations were determined using the Murine Micro</w:t>
      </w:r>
      <w:r w:rsidR="0061119C">
        <w:t>albuminuria ELISA kit (</w:t>
      </w:r>
      <w:proofErr w:type="spellStart"/>
      <w:r w:rsidR="0061119C">
        <w:t>Exocell</w:t>
      </w:r>
      <w:proofErr w:type="spellEnd"/>
      <w:r w:rsidR="0061119C">
        <w:t xml:space="preserve">, </w:t>
      </w:r>
      <w:r w:rsidRPr="00726EB7">
        <w:t xml:space="preserve">Philadelphia, USA) and </w:t>
      </w:r>
      <w:proofErr w:type="spellStart"/>
      <w:r w:rsidRPr="00726EB7">
        <w:t>Microcreatinuria</w:t>
      </w:r>
      <w:proofErr w:type="spellEnd"/>
      <w:r w:rsidRPr="00726EB7">
        <w:t xml:space="preserve"> ELISA kit</w:t>
      </w:r>
      <w:r w:rsidR="00D970F4">
        <w:t xml:space="preserve"> (</w:t>
      </w:r>
      <w:proofErr w:type="spellStart"/>
      <w:r w:rsidR="00D970F4">
        <w:t>Exocell</w:t>
      </w:r>
      <w:proofErr w:type="spellEnd"/>
      <w:r w:rsidRPr="00726EB7">
        <w:t xml:space="preserve">). Serum creatinine </w:t>
      </w:r>
      <w:proofErr w:type="gramStart"/>
      <w:r w:rsidRPr="00726EB7">
        <w:t>was measured</w:t>
      </w:r>
      <w:proofErr w:type="gramEnd"/>
      <w:r w:rsidRPr="00726EB7">
        <w:t xml:space="preserve"> using the Architect C16</w:t>
      </w:r>
      <w:r w:rsidR="00D970F4">
        <w:t>000 Clinical Chemistry Analyser.</w:t>
      </w:r>
    </w:p>
    <w:p w:rsidR="00673464" w:rsidRPr="003C1A77" w:rsidRDefault="00673464" w:rsidP="00DD06F9">
      <w:pPr>
        <w:widowControl w:val="0"/>
        <w:rPr>
          <w:rFonts w:cs="Times New Roman"/>
          <w:highlight w:val="yellow"/>
        </w:rPr>
      </w:pPr>
    </w:p>
    <w:p w:rsidR="00CB115D" w:rsidRDefault="00CB115D" w:rsidP="00DD06F9">
      <w:pPr>
        <w:pStyle w:val="Style3"/>
        <w:keepNext w:val="0"/>
        <w:keepLines w:val="0"/>
        <w:widowControl w:val="0"/>
      </w:pPr>
      <w:r w:rsidRPr="00215A88">
        <w:t xml:space="preserve">Analysis of renal structural changes </w:t>
      </w:r>
    </w:p>
    <w:p w:rsidR="00CA2B99" w:rsidRPr="00726EB7" w:rsidRDefault="004E3A3C" w:rsidP="00CA2B99">
      <w:pPr>
        <w:tabs>
          <w:tab w:val="left" w:pos="284"/>
          <w:tab w:val="left" w:pos="426"/>
        </w:tabs>
        <w:spacing w:before="100" w:beforeAutospacing="1" w:after="100" w:afterAutospacing="1"/>
      </w:pPr>
      <w:r>
        <w:t>Paraffin</w:t>
      </w:r>
      <w:r w:rsidR="00267CAD">
        <w:t xml:space="preserve">-embedded kidney sections </w:t>
      </w:r>
      <w:proofErr w:type="gramStart"/>
      <w:r w:rsidR="00267CAD">
        <w:t xml:space="preserve">were </w:t>
      </w:r>
      <w:r w:rsidR="00CA2B99" w:rsidRPr="00726EB7">
        <w:t>stained</w:t>
      </w:r>
      <w:proofErr w:type="gramEnd"/>
      <w:r w:rsidR="00CA2B99" w:rsidRPr="00726EB7">
        <w:t xml:space="preserve"> with Periodic Acid Schiff (PAS).  The whole kidney cortex </w:t>
      </w:r>
      <w:proofErr w:type="gramStart"/>
      <w:r w:rsidR="00CA2B99" w:rsidRPr="00726EB7">
        <w:t>was examined</w:t>
      </w:r>
      <w:proofErr w:type="gramEnd"/>
      <w:r w:rsidR="00CA2B99" w:rsidRPr="00726EB7">
        <w:t xml:space="preserve"> under the magnification of 400x using a light microscope (Olympus photomicroscope linked to a DFC 480 digital camera). Two independent assessors, an anatomical pathologist and nephrologist, reviewed histological sections in a blinded manner and scored </w:t>
      </w:r>
      <w:proofErr w:type="spellStart"/>
      <w:r w:rsidR="00CA2B99" w:rsidRPr="00726EB7">
        <w:t>tubulointerstitial</w:t>
      </w:r>
      <w:proofErr w:type="spellEnd"/>
      <w:r w:rsidR="00CA2B99" w:rsidRPr="00726EB7">
        <w:t xml:space="preserve"> fibrosis, tubular injury and glomerulosclerosis. </w:t>
      </w:r>
      <w:r w:rsidR="00D76F19">
        <w:t>The inter-observer and intra-observer agreement for histological analysis were x and y, respectively.</w:t>
      </w:r>
    </w:p>
    <w:p w:rsidR="00CA2B99" w:rsidRPr="00726EB7" w:rsidRDefault="00CA2B99" w:rsidP="00867696">
      <w:pPr>
        <w:tabs>
          <w:tab w:val="left" w:pos="284"/>
          <w:tab w:val="left" w:pos="426"/>
        </w:tabs>
        <w:spacing w:before="100" w:beforeAutospacing="1" w:after="100" w:afterAutospacing="1"/>
      </w:pPr>
      <w:r w:rsidRPr="00726EB7">
        <w:t xml:space="preserve">The characteristic features of </w:t>
      </w:r>
      <w:proofErr w:type="spellStart"/>
      <w:r w:rsidRPr="00726EB7">
        <w:t>tubulointerstitial</w:t>
      </w:r>
      <w:proofErr w:type="spellEnd"/>
      <w:r w:rsidRPr="00726EB7">
        <w:t xml:space="preserve"> fibrosis include tubular atrophy or dilatation, presence of mononuclear inflammatory cells, widening of interstitial spaces with deposition of extracellular matrix, interstitial cell proliferation and wrinkling or thickened tubular basement </w:t>
      </w:r>
      <w:r w:rsidRPr="00726EB7">
        <w:lastRenderedPageBreak/>
        <w:t xml:space="preserve">membrane (perivascular and </w:t>
      </w:r>
      <w:proofErr w:type="spellStart"/>
      <w:r w:rsidRPr="00726EB7">
        <w:t>periglomerular</w:t>
      </w:r>
      <w:proofErr w:type="spellEnd"/>
      <w:r w:rsidRPr="00726EB7">
        <w:t xml:space="preserve"> areas were discounted). Tubular interstitial fibrosis </w:t>
      </w:r>
      <w:proofErr w:type="gramStart"/>
      <w:r w:rsidRPr="00726EB7">
        <w:t>was scored</w:t>
      </w:r>
      <w:proofErr w:type="gramEnd"/>
      <w:r w:rsidRPr="00726EB7">
        <w:t xml:space="preserve"> </w:t>
      </w:r>
      <w:r w:rsidR="00867696">
        <w:t xml:space="preserve">as described in the </w:t>
      </w:r>
      <w:r w:rsidR="00E85699">
        <w:t>Supplemental</w:t>
      </w:r>
      <w:r w:rsidR="001A3F8D">
        <w:t xml:space="preserve"> Data 1</w:t>
      </w:r>
      <w:r w:rsidRPr="00726EB7">
        <w:t>.</w:t>
      </w:r>
      <w:r w:rsidR="00716B55">
        <w:t xml:space="preserve"> </w:t>
      </w:r>
      <w:r w:rsidRPr="00726EB7">
        <w:t xml:space="preserve">Further analyses of tubular injury were assessed by: (A) tubular dilatation, (B) tubular </w:t>
      </w:r>
      <w:proofErr w:type="spellStart"/>
      <w:r w:rsidRPr="00726EB7">
        <w:t>vacuolation</w:t>
      </w:r>
      <w:proofErr w:type="spellEnd"/>
      <w:r w:rsidRPr="00726EB7">
        <w:t xml:space="preserve">, C) </w:t>
      </w:r>
      <w:proofErr w:type="spellStart"/>
      <w:r w:rsidRPr="00726EB7">
        <w:t>glycogenated</w:t>
      </w:r>
      <w:proofErr w:type="spellEnd"/>
      <w:r w:rsidR="00867696">
        <w:t xml:space="preserve"> nuclei, and (D) tubular casts and scoring </w:t>
      </w:r>
      <w:proofErr w:type="gramStart"/>
      <w:r w:rsidR="00867696">
        <w:t>was</w:t>
      </w:r>
      <w:proofErr w:type="gramEnd"/>
      <w:r w:rsidR="00867696">
        <w:t xml:space="preserve"> performed as described in </w:t>
      </w:r>
      <w:r w:rsidR="00E85699">
        <w:t>Supplemental</w:t>
      </w:r>
      <w:r w:rsidR="001A3F8D">
        <w:t xml:space="preserve"> Data 2</w:t>
      </w:r>
      <w:r w:rsidRPr="00726EB7">
        <w:t xml:space="preserve">. Glomerulosclerosis was scored as previously described </w:t>
      </w:r>
      <w:r w:rsidRPr="00726EB7">
        <w:fldChar w:fldCharType="begin">
          <w:fldData xml:space="preserve">PEVuZE5vdGU+PENpdGU+PEF1dGhvcj5Xb25nPC9BdXRob3I+PFllYXI+MjAxNDwvWWVhcj48UmVj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</w:fldData>
        </w:fldChar>
      </w:r>
      <w:r w:rsidR="00454A39">
        <w:instrText xml:space="preserve"> ADDIN EN.CITE </w:instrText>
      </w:r>
      <w:r w:rsidR="00454A39">
        <w:fldChar w:fldCharType="begin">
          <w:fldData xml:space="preserve">PEVuZE5vdGU+PENpdGU+PEF1dGhvcj5Xb25nPC9BdXRob3I+PFllYXI+MjAxNDwvWWVhcj48UmVj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</w:fldData>
        </w:fldChar>
      </w:r>
      <w:r w:rsidR="00454A39">
        <w:instrText xml:space="preserve"> ADDIN EN.CITE.DATA </w:instrText>
      </w:r>
      <w:r w:rsidR="00454A39">
        <w:fldChar w:fldCharType="end"/>
      </w:r>
      <w:r w:rsidRPr="00726EB7">
        <w:fldChar w:fldCharType="separate"/>
      </w:r>
      <w:r w:rsidR="00454A39">
        <w:rPr>
          <w:noProof/>
        </w:rPr>
        <w:t>(12; 16)</w:t>
      </w:r>
      <w:r w:rsidRPr="00726EB7">
        <w:fldChar w:fldCharType="end"/>
      </w:r>
      <w:r w:rsidR="00867696" w:rsidRPr="00867696">
        <w:t xml:space="preserve"> </w:t>
      </w:r>
      <w:r w:rsidR="00867696">
        <w:t xml:space="preserve">and </w:t>
      </w:r>
      <w:r w:rsidR="003D01F1">
        <w:t>detailed</w:t>
      </w:r>
      <w:r w:rsidR="00867696">
        <w:t xml:space="preserve"> in</w:t>
      </w:r>
      <w:r w:rsidR="00867696" w:rsidRPr="00726EB7">
        <w:t xml:space="preserve"> </w:t>
      </w:r>
      <w:r w:rsidR="00867696">
        <w:t xml:space="preserve">Supplemental Data 3; </w:t>
      </w:r>
      <w:r w:rsidRPr="00726EB7">
        <w:t>then the average of 20 individual scores was calculated to generate the glomerulosclerosis score</w:t>
      </w:r>
      <w:r w:rsidR="00267CAD">
        <w:t>.</w:t>
      </w:r>
      <w:r w:rsidRPr="00726EB7">
        <w:t xml:space="preserve"> </w:t>
      </w:r>
    </w:p>
    <w:p w:rsidR="005320AB" w:rsidRDefault="005320AB">
      <w:pPr>
        <w:spacing w:line="240" w:lineRule="auto"/>
        <w:jc w:val="left"/>
        <w:rPr>
          <w:rFonts w:eastAsiaTheme="majorEastAsia" w:cstheme="majorBidi"/>
          <w:b/>
          <w:bCs/>
          <w:kern w:val="32"/>
          <w:szCs w:val="32"/>
          <w:lang w:eastAsia="zh-CN"/>
        </w:rPr>
      </w:pPr>
    </w:p>
    <w:p w:rsidR="00320B63" w:rsidRDefault="00320B63" w:rsidP="00DD06F9">
      <w:pPr>
        <w:pStyle w:val="Style3"/>
        <w:keepNext w:val="0"/>
        <w:keepLines w:val="0"/>
        <w:widowControl w:val="0"/>
      </w:pPr>
      <w:r w:rsidRPr="005320AB">
        <w:t>Immunohistochemistry</w:t>
      </w:r>
      <w:r w:rsidR="005320AB" w:rsidRPr="005320AB">
        <w:t xml:space="preserve"> and semi</w:t>
      </w:r>
      <w:r w:rsidR="007C52F8">
        <w:t>-</w:t>
      </w:r>
      <w:r w:rsidR="005320AB" w:rsidRPr="005320AB">
        <w:t>quantification</w:t>
      </w:r>
    </w:p>
    <w:p w:rsidR="00CA2B99" w:rsidRPr="00726EB7" w:rsidRDefault="00B86CF3" w:rsidP="00CA2B99">
      <w:r>
        <w:t>P</w:t>
      </w:r>
      <w:r w:rsidR="003D01F1">
        <w:t>araffin-embedded kidney</w:t>
      </w:r>
      <w:r w:rsidR="00CA2B99" w:rsidRPr="00726EB7">
        <w:t xml:space="preserve"> sections were </w:t>
      </w:r>
      <w:r w:rsidR="006250B3">
        <w:t xml:space="preserve">deparaffinised and </w:t>
      </w:r>
      <w:r w:rsidR="00CA2B99" w:rsidRPr="00726EB7">
        <w:t xml:space="preserve">incubated with primary antibodies against collagen IV (dilution 1:1000, </w:t>
      </w:r>
      <w:proofErr w:type="spellStart"/>
      <w:r w:rsidR="00CA2B99" w:rsidRPr="00726EB7">
        <w:t>Abcam</w:t>
      </w:r>
      <w:proofErr w:type="spellEnd"/>
      <w:r w:rsidR="00CA2B99" w:rsidRPr="00726EB7">
        <w:t xml:space="preserve"> Ltd, Cambridge, USA), fibronectin (dilution 1:500, </w:t>
      </w:r>
      <w:proofErr w:type="spellStart"/>
      <w:r w:rsidR="00CA2B99" w:rsidRPr="00726EB7">
        <w:t>Abcam</w:t>
      </w:r>
      <w:proofErr w:type="spellEnd"/>
      <w:r w:rsidR="00CA2B99" w:rsidRPr="00726EB7">
        <w:t>), or 8-hydroxy-2' –</w:t>
      </w:r>
      <w:proofErr w:type="spellStart"/>
      <w:r w:rsidR="00CA2B99" w:rsidRPr="00726EB7">
        <w:t>deoxyguanosine</w:t>
      </w:r>
      <w:proofErr w:type="spellEnd"/>
      <w:r w:rsidR="00CA2B99" w:rsidRPr="00726EB7">
        <w:t xml:space="preserve"> (8-OHdg) (dilution 1:200, Cell </w:t>
      </w:r>
      <w:proofErr w:type="spellStart"/>
      <w:r w:rsidR="00CA2B99" w:rsidRPr="00726EB7">
        <w:t>Signaling</w:t>
      </w:r>
      <w:proofErr w:type="spellEnd"/>
      <w:r w:rsidR="00CA2B99" w:rsidRPr="00726EB7">
        <w:t xml:space="preserve"> Technology, Beverly, USA) at 4°C overnight</w:t>
      </w:r>
      <w:r w:rsidR="006250B3">
        <w:t xml:space="preserve">, followed by horseradish peroxidase anti-rabbit Envision system </w:t>
      </w:r>
      <w:r w:rsidR="00CA2B99" w:rsidRPr="00726EB7">
        <w:t>(</w:t>
      </w:r>
      <w:proofErr w:type="spellStart"/>
      <w:r w:rsidR="00CA2B99" w:rsidRPr="00726EB7">
        <w:t>Dako</w:t>
      </w:r>
      <w:proofErr w:type="spellEnd"/>
      <w:r w:rsidR="00CA2B99" w:rsidRPr="00726EB7">
        <w:t xml:space="preserve"> </w:t>
      </w:r>
      <w:r w:rsidR="006250B3">
        <w:t>Tokyo</w:t>
      </w:r>
      <w:r w:rsidR="00CA2B99" w:rsidRPr="00726EB7">
        <w:t xml:space="preserve">, </w:t>
      </w:r>
      <w:r w:rsidR="006250B3">
        <w:t>Japan</w:t>
      </w:r>
      <w:r w:rsidR="00CA2B99" w:rsidRPr="00726EB7">
        <w:t>)</w:t>
      </w:r>
      <w:r w:rsidR="006250B3">
        <w:t xml:space="preserve"> the following day</w:t>
      </w:r>
      <w:r w:rsidR="00CA2B99" w:rsidRPr="00726EB7">
        <w:t xml:space="preserve">. </w:t>
      </w:r>
    </w:p>
    <w:p w:rsidR="00CA2B99" w:rsidRPr="00726EB7" w:rsidRDefault="00CA2B99" w:rsidP="00CA2B99">
      <w:pPr>
        <w:rPr>
          <w:noProof/>
        </w:rPr>
      </w:pPr>
    </w:p>
    <w:p w:rsidR="00CA2B99" w:rsidRPr="00726EB7" w:rsidRDefault="00CA2B99" w:rsidP="00CA2B99">
      <w:r w:rsidRPr="00726EB7">
        <w:t xml:space="preserve">Alternatively, frozen </w:t>
      </w:r>
      <w:r w:rsidR="003D01F1">
        <w:t>sections were</w:t>
      </w:r>
      <w:r w:rsidRPr="00726EB7">
        <w:t xml:space="preserve"> </w:t>
      </w:r>
      <w:r>
        <w:t xml:space="preserve">incubated in the widely </w:t>
      </w:r>
      <w:r w:rsidRPr="00726EB7">
        <w:t xml:space="preserve">used markers of murine macrophage populations, rat anti-mouse F4/80 monoclonal antibody (dilution 1:100, ABD </w:t>
      </w:r>
      <w:proofErr w:type="spellStart"/>
      <w:r w:rsidRPr="00726EB7">
        <w:t>Serotec</w:t>
      </w:r>
      <w:proofErr w:type="spellEnd"/>
      <w:r w:rsidRPr="00726EB7">
        <w:t>, USA) or rat anti-mouse CD68 antibody (</w:t>
      </w:r>
      <w:r w:rsidR="00D970F4">
        <w:t xml:space="preserve">dilution 1:100, ABD </w:t>
      </w:r>
      <w:proofErr w:type="spellStart"/>
      <w:r w:rsidR="00D970F4">
        <w:t>Serotec</w:t>
      </w:r>
      <w:proofErr w:type="spellEnd"/>
      <w:r w:rsidRPr="00726EB7">
        <w:t xml:space="preserve">) for one hour. </w:t>
      </w:r>
      <w:r w:rsidR="006250B3">
        <w:t xml:space="preserve">Thereafter, they </w:t>
      </w:r>
      <w:proofErr w:type="gramStart"/>
      <w:r w:rsidR="006250B3">
        <w:t>were</w:t>
      </w:r>
      <w:r w:rsidRPr="00726EB7">
        <w:t xml:space="preserve"> incubated</w:t>
      </w:r>
      <w:proofErr w:type="gramEnd"/>
      <w:r w:rsidRPr="00726EB7">
        <w:t xml:space="preserve"> with a secondary HRP labelled goat anti-rat antibody for 30 mi</w:t>
      </w:r>
      <w:r w:rsidR="00D970F4">
        <w:t xml:space="preserve">n (ABD </w:t>
      </w:r>
      <w:proofErr w:type="spellStart"/>
      <w:r w:rsidR="00D970F4">
        <w:t>Serotec</w:t>
      </w:r>
      <w:proofErr w:type="spellEnd"/>
      <w:r w:rsidR="00D970F4">
        <w:t>,</w:t>
      </w:r>
      <w:r w:rsidRPr="00726EB7">
        <w:t xml:space="preserve"> dilution 1:200). </w:t>
      </w:r>
    </w:p>
    <w:p w:rsidR="00CA2B99" w:rsidRPr="00726EB7" w:rsidRDefault="00CA2B99" w:rsidP="00CA2B99"/>
    <w:p w:rsidR="00CA2B99" w:rsidRPr="00726EB7" w:rsidRDefault="00FE670C" w:rsidP="00CA2B99">
      <w:pPr>
        <w:rPr>
          <w:highlight w:val="yellow"/>
        </w:rPr>
      </w:pPr>
      <w:r w:rsidRPr="00726EB7">
        <w:t xml:space="preserve">Antigen-antibody reactions </w:t>
      </w:r>
      <w:proofErr w:type="gramStart"/>
      <w:r w:rsidRPr="00726EB7">
        <w:t xml:space="preserve">were visualized with </w:t>
      </w:r>
      <w:r>
        <w:t xml:space="preserve">3.3diaminobenzidine </w:t>
      </w:r>
      <w:proofErr w:type="spellStart"/>
      <w:r>
        <w:t>tetrahydrochloride</w:t>
      </w:r>
      <w:proofErr w:type="spellEnd"/>
      <w:r>
        <w:t xml:space="preserve"> (</w:t>
      </w:r>
      <w:proofErr w:type="spellStart"/>
      <w:r>
        <w:t>Dako</w:t>
      </w:r>
      <w:proofErr w:type="spellEnd"/>
      <w:r>
        <w:t>) and counterstained</w:t>
      </w:r>
      <w:proofErr w:type="gramEnd"/>
      <w:r>
        <w:t>.</w:t>
      </w:r>
      <w:r w:rsidRPr="00726EB7">
        <w:t xml:space="preserve"> </w:t>
      </w:r>
      <w:r w:rsidR="00716B55">
        <w:t>T</w:t>
      </w:r>
      <w:r>
        <w:t>he</w:t>
      </w:r>
      <w:r w:rsidR="00CA2B99" w:rsidRPr="00726EB7">
        <w:t xml:space="preserve"> tissue specimens </w:t>
      </w:r>
      <w:proofErr w:type="gramStart"/>
      <w:r w:rsidR="00CA2B99" w:rsidRPr="00726EB7">
        <w:t>were examined</w:t>
      </w:r>
      <w:proofErr w:type="gramEnd"/>
      <w:r w:rsidR="00CA2B99" w:rsidRPr="00726EB7">
        <w:t xml:space="preserve"> by light microscopy using the Olympus photomicrosco</w:t>
      </w:r>
      <w:r w:rsidR="00D970F4">
        <w:t>pe</w:t>
      </w:r>
      <w:r w:rsidR="00CA2B99" w:rsidRPr="00726EB7">
        <w:t xml:space="preserve">. For fibronectin, collagen IV, 8-OHdg, CD68, and F4/80, six consecutive non-overlapping fields from each section of renal cortex </w:t>
      </w:r>
      <w:proofErr w:type="gramStart"/>
      <w:r w:rsidR="00CA2B99" w:rsidRPr="00726EB7">
        <w:t>were photog</w:t>
      </w:r>
      <w:r w:rsidR="0061119C">
        <w:t>raphed</w:t>
      </w:r>
      <w:proofErr w:type="gramEnd"/>
      <w:r w:rsidR="0061119C">
        <w:t xml:space="preserve"> under high magnification. </w:t>
      </w:r>
      <w:r w:rsidR="00CA2B99" w:rsidRPr="00726EB7">
        <w:t>Stained areas were quantified using Image J software (</w:t>
      </w:r>
      <w:r w:rsidR="00D970F4">
        <w:t>NIH</w:t>
      </w:r>
      <w:r w:rsidR="00CA2B99" w:rsidRPr="00726EB7">
        <w:t xml:space="preserve">, UK). </w:t>
      </w:r>
    </w:p>
    <w:p w:rsidR="00CA2B99" w:rsidRPr="00726EB7" w:rsidRDefault="00CA2B99" w:rsidP="00CA2B99"/>
    <w:p w:rsidR="00576E71" w:rsidRDefault="00060670" w:rsidP="00576E71">
      <w:pPr>
        <w:pStyle w:val="Style3"/>
      </w:pPr>
      <w:r>
        <w:lastRenderedPageBreak/>
        <w:t>RT</w:t>
      </w:r>
      <w:r w:rsidR="00576E71">
        <w:t xml:space="preserve"> PCR</w:t>
      </w:r>
    </w:p>
    <w:p w:rsidR="00CA2B99" w:rsidRPr="00726EB7" w:rsidRDefault="00CA2B99" w:rsidP="00CA2B99">
      <w:r w:rsidRPr="00726EB7">
        <w:t xml:space="preserve">RNA was extracted </w:t>
      </w:r>
      <w:r w:rsidR="00D970F4">
        <w:t xml:space="preserve">and </w:t>
      </w:r>
      <w:r w:rsidRPr="00726EB7">
        <w:t xml:space="preserve">RT-PCR was performed </w:t>
      </w:r>
      <w:r w:rsidR="00D970F4">
        <w:t xml:space="preserve">as previously described </w:t>
      </w:r>
      <w:r w:rsidR="00D970F4">
        <w:fldChar w:fldCharType="begin"/>
      </w:r>
      <w:r w:rsidR="00454A39">
        <w:instrText xml:space="preserve"> ADDIN EN.CITE &lt;EndNote&gt;&lt;Cite&gt;&lt;Author&gt;Glastras&lt;/Author&gt;&lt;Year&gt;2016&lt;/Year&gt;&lt;RecNum&gt;1703&lt;/RecNum&gt;&lt;DisplayText&gt;(14)&lt;/DisplayText&gt;&lt;record&gt;&lt;rec-number&gt;1703&lt;/rec-number&gt;&lt;foreign-keys&gt;&lt;key app="EN" db-id="fxtsaz0fod2er5errwq50szu0rrftsppwxwd" timestamp="1463270457"&gt;1703&lt;/key&gt;&lt;/foreign-keys&gt;&lt;ref-type name="Journal Article"&gt;17&lt;/ref-type&gt;&lt;contributors&gt;&lt;authors&gt;&lt;author&gt;Glastras, S. J.&lt;/author&gt;&lt;author&gt;Michael Tsang&lt;/author&gt;&lt;author&gt;Rachel Teh&lt;/author&gt;&lt;author&gt;Hui Chen&lt;/author&gt;&lt;author&gt;Rachel T. McGrath&lt;/author&gt;&lt;author&gt;Amgad A. Zaky&lt;/author&gt;&lt;author&gt;Muh Geot Wong &lt;/author&gt;&lt;author&gt;Carol A. Pollock&lt;/author&gt;&lt;author&gt;Sonia Saad&lt;/author&gt;&lt;/authors&gt;&lt;/contributors&gt;&lt;titles&gt;&lt;title&gt;Maternal obesity promotoes diabetic nephropathy in rodent offspring&lt;/title&gt;&lt;secondary-title&gt;Scientific Reports&lt;/secondary-title&gt;&lt;/titles&gt;&lt;periodical&gt;&lt;full-title&gt;Scientific Reports&lt;/full-title&gt;&lt;/periodical&gt;&lt;volume&gt;In Press&lt;/volume&gt;&lt;dates&gt;&lt;year&gt;2016&lt;/year&gt;&lt;/dates&gt;&lt;urls&gt;&lt;/urls&gt;&lt;/record&gt;&lt;/Cite&gt;&lt;/EndNote&gt;</w:instrText>
      </w:r>
      <w:r w:rsidR="00D970F4">
        <w:fldChar w:fldCharType="separate"/>
      </w:r>
      <w:r w:rsidR="00454A39">
        <w:rPr>
          <w:noProof/>
        </w:rPr>
        <w:t>(14)</w:t>
      </w:r>
      <w:r w:rsidR="00D970F4">
        <w:fldChar w:fldCharType="end"/>
      </w:r>
      <w:r w:rsidR="00D970F4">
        <w:t xml:space="preserve">. </w:t>
      </w:r>
      <w:r w:rsidRPr="00726EB7">
        <w:t xml:space="preserve"> PCR primers </w:t>
      </w:r>
      <w:r w:rsidR="00267CAD">
        <w:t>are previously published</w:t>
      </w:r>
      <w:r w:rsidR="001A3F8D" w:rsidRPr="001A3F8D">
        <w:t xml:space="preserve"> </w:t>
      </w:r>
      <w:r w:rsidR="005E0A80">
        <w:fldChar w:fldCharType="begin"/>
      </w:r>
      <w:r w:rsidR="00454A39">
        <w:instrText xml:space="preserve"> ADDIN EN.CITE &lt;EndNote&gt;&lt;Cite&gt;&lt;Author&gt;Glastras&lt;/Author&gt;&lt;Year&gt;2016&lt;/Year&gt;&lt;RecNum&gt;1703&lt;/RecNum&gt;&lt;DisplayText&gt;(14)&lt;/DisplayText&gt;&lt;record&gt;&lt;rec-number&gt;1703&lt;/rec-number&gt;&lt;foreign-keys&gt;&lt;key app="EN" db-id="fxtsaz0fod2er5errwq50szu0rrftsppwxwd" timestamp="1463270457"&gt;1703&lt;/key&gt;&lt;/foreign-keys&gt;&lt;ref-type name="Journal Article"&gt;17&lt;/ref-type&gt;&lt;contributors&gt;&lt;authors&gt;&lt;author&gt;Glastras, S. J.&lt;/author&gt;&lt;author&gt;Michael Tsang&lt;/author&gt;&lt;author&gt;Rachel Teh&lt;/author&gt;&lt;author&gt;Hui Chen&lt;/author&gt;&lt;author&gt;Rachel T. McGrath&lt;/author&gt;&lt;author&gt;Amgad A. Zaky&lt;/author&gt;&lt;author&gt;Muh Geot Wong &lt;/author&gt;&lt;author&gt;Carol A. Pollock&lt;/author&gt;&lt;author&gt;Sonia Saad&lt;/author&gt;&lt;/authors&gt;&lt;/contributors&gt;&lt;titles&gt;&lt;title&gt;Maternal obesity promotoes diabetic nephropathy in rodent offspring&lt;/title&gt;&lt;secondary-title&gt;Scientific Reports&lt;/secondary-title&gt;&lt;/titles&gt;&lt;periodical&gt;&lt;full-title&gt;Scientific Reports&lt;/full-title&gt;&lt;/periodical&gt;&lt;volume&gt;In Press&lt;/volume&gt;&lt;dates&gt;&lt;year&gt;2016&lt;/year&gt;&lt;/dates&gt;&lt;urls&gt;&lt;/urls&gt;&lt;/record&gt;&lt;/Cite&gt;&lt;/EndNote&gt;</w:instrText>
      </w:r>
      <w:r w:rsidR="005E0A80">
        <w:fldChar w:fldCharType="separate"/>
      </w:r>
      <w:r w:rsidR="00454A39">
        <w:rPr>
          <w:noProof/>
        </w:rPr>
        <w:t>(14)</w:t>
      </w:r>
      <w:r w:rsidR="005E0A80">
        <w:fldChar w:fldCharType="end"/>
      </w:r>
      <w:r w:rsidR="005E0A80">
        <w:t xml:space="preserve">, </w:t>
      </w:r>
      <w:r w:rsidR="001A3F8D" w:rsidRPr="001A3F8D">
        <w:t>or are available from the authors upon request.</w:t>
      </w:r>
      <w:r w:rsidR="001A3F8D">
        <w:t xml:space="preserve"> </w:t>
      </w:r>
      <w:r w:rsidR="005E0A80">
        <w:t>The r</w:t>
      </w:r>
      <w:r w:rsidRPr="00726EB7">
        <w:t xml:space="preserve">esults </w:t>
      </w:r>
      <w:proofErr w:type="gramStart"/>
      <w:r w:rsidRPr="00726EB7">
        <w:t>are presented</w:t>
      </w:r>
      <w:proofErr w:type="gramEnd"/>
      <w:r w:rsidRPr="00726EB7">
        <w:t xml:space="preserve"> as fold change compared to control after normalisation to β-actin.</w:t>
      </w:r>
    </w:p>
    <w:p w:rsidR="00576E71" w:rsidRDefault="00576E71" w:rsidP="00597DFF"/>
    <w:p w:rsidR="00673464" w:rsidRPr="00215A88" w:rsidRDefault="00673464" w:rsidP="00673464">
      <w:pPr>
        <w:pStyle w:val="Style3"/>
      </w:pPr>
      <w:r w:rsidRPr="00215A88">
        <w:t>Statistical methods</w:t>
      </w:r>
    </w:p>
    <w:p w:rsidR="00CA2B99" w:rsidRPr="00726EB7" w:rsidRDefault="00CA2B99" w:rsidP="00CA2B99">
      <w:pPr>
        <w:tabs>
          <w:tab w:val="left" w:pos="284"/>
          <w:tab w:val="left" w:pos="426"/>
        </w:tabs>
        <w:spacing w:before="100" w:beforeAutospacing="1" w:after="100" w:afterAutospacing="1"/>
      </w:pPr>
      <w:r w:rsidRPr="00726EB7">
        <w:t xml:space="preserve">Results </w:t>
      </w:r>
      <w:proofErr w:type="gramStart"/>
      <w:r w:rsidRPr="00726EB7">
        <w:t>are expressed</w:t>
      </w:r>
      <w:proofErr w:type="gramEnd"/>
      <w:r w:rsidRPr="00726EB7">
        <w:t xml:space="preserve"> as mean ± </w:t>
      </w:r>
      <w:r w:rsidR="00E7359C">
        <w:t>standard error of the mean (</w:t>
      </w:r>
      <w:r w:rsidRPr="00726EB7">
        <w:t>SEM</w:t>
      </w:r>
      <w:r w:rsidR="00E7359C">
        <w:t>)</w:t>
      </w:r>
      <w:r w:rsidRPr="00726EB7">
        <w:t xml:space="preserve">. Data were analysed using </w:t>
      </w:r>
      <w:r w:rsidR="00E7359C">
        <w:t>analysis of variance (</w:t>
      </w:r>
      <w:r w:rsidR="00D970F4">
        <w:t>ANOVA</w:t>
      </w:r>
      <w:r w:rsidR="00E7359C">
        <w:t>)</w:t>
      </w:r>
      <w:r w:rsidRPr="00726EB7">
        <w:t xml:space="preserve">, </w:t>
      </w:r>
      <w:r w:rsidR="00D970F4">
        <w:t>and</w:t>
      </w:r>
      <w:r w:rsidRPr="00726EB7">
        <w:t xml:space="preserve"> post-hoc Bonferroni tests to make between-group comparisons. To compare plasma glucose levels during the IPGTT, a two-way ANOVA </w:t>
      </w:r>
      <w:proofErr w:type="gramStart"/>
      <w:r w:rsidRPr="00726EB7">
        <w:t>was performed</w:t>
      </w:r>
      <w:proofErr w:type="gramEnd"/>
      <w:r w:rsidRPr="00726EB7">
        <w:t xml:space="preserve"> and between-group differences were determined using Tukey’s post hoc test. Analyses </w:t>
      </w:r>
      <w:proofErr w:type="gramStart"/>
      <w:r w:rsidRPr="00726EB7">
        <w:t>were carried</w:t>
      </w:r>
      <w:proofErr w:type="gramEnd"/>
      <w:r w:rsidRPr="00726EB7">
        <w:t xml:space="preserve"> out using </w:t>
      </w:r>
      <w:proofErr w:type="spellStart"/>
      <w:r w:rsidRPr="00726EB7">
        <w:t>GraphPad</w:t>
      </w:r>
      <w:proofErr w:type="spellEnd"/>
      <w:r w:rsidRPr="00726EB7">
        <w:t xml:space="preserve"> Prism 6.0 (</w:t>
      </w:r>
      <w:proofErr w:type="spellStart"/>
      <w:r w:rsidRPr="00726EB7">
        <w:t>GraphPad</w:t>
      </w:r>
      <w:proofErr w:type="spellEnd"/>
      <w:r w:rsidRPr="00726EB7">
        <w:t xml:space="preserve"> Software, San Diego, USA) and P value &lt; 0.05 was considered statistically significant.</w:t>
      </w:r>
    </w:p>
    <w:p w:rsidR="00267CAD" w:rsidRDefault="00267CAD">
      <w:pPr>
        <w:spacing w:line="240" w:lineRule="auto"/>
        <w:jc w:val="left"/>
        <w:rPr>
          <w:rFonts w:eastAsia="Times New Roman" w:cs="Times New Roman"/>
          <w:b/>
          <w:bCs/>
          <w:kern w:val="32"/>
          <w:sz w:val="28"/>
          <w:szCs w:val="32"/>
          <w:lang w:val="en-US" w:eastAsia="zh-CN"/>
        </w:rPr>
      </w:pPr>
      <w:r>
        <w:br w:type="page"/>
      </w:r>
    </w:p>
    <w:p w:rsidR="00B45149" w:rsidRPr="005E4858" w:rsidRDefault="00350449" w:rsidP="003B200E">
      <w:pPr>
        <w:pStyle w:val="Style2"/>
      </w:pPr>
      <w:r w:rsidRPr="005E4858">
        <w:lastRenderedPageBreak/>
        <w:t>Results</w:t>
      </w:r>
    </w:p>
    <w:p w:rsidR="00350449" w:rsidRDefault="00350449" w:rsidP="00350449">
      <w:pPr>
        <w:pStyle w:val="Style3"/>
      </w:pPr>
      <w:r>
        <w:t xml:space="preserve">Maternal obesity increases adiposity </w:t>
      </w:r>
      <w:r w:rsidR="009840CB">
        <w:t>in the presence of obesity and STZ</w:t>
      </w:r>
    </w:p>
    <w:p w:rsidR="00CA2B99" w:rsidRPr="00726EB7" w:rsidRDefault="00716B55" w:rsidP="00CA2B99">
      <w:r>
        <w:t>A</w:t>
      </w:r>
      <w:r w:rsidR="00CA2B99" w:rsidRPr="00726EB7">
        <w:t>s expected</w:t>
      </w:r>
      <w:r>
        <w:t>,</w:t>
      </w:r>
      <w:r w:rsidR="00CA2B99" w:rsidRPr="00726EB7">
        <w:t xml:space="preserve"> </w:t>
      </w:r>
      <w:r>
        <w:t>animals</w:t>
      </w:r>
      <w:r w:rsidR="00CA2B99" w:rsidRPr="00726EB7">
        <w:t xml:space="preserve"> fed HFD from weaning until Week 32 had increased body weight compared to control (P &lt; 0.0001 f</w:t>
      </w:r>
      <w:r w:rsidR="001A3F8D">
        <w:t>or all groups vs. CC; Figure 1</w:t>
      </w:r>
      <w:r w:rsidR="00CA2B99" w:rsidRPr="00726EB7">
        <w:t xml:space="preserve">A). There was no difference in body weight of offspring of obese mothers weaned to a normal chow diet compared to control. </w:t>
      </w:r>
      <w:r w:rsidR="00B86CF3">
        <w:t>M</w:t>
      </w:r>
      <w:r w:rsidR="00CA2B99" w:rsidRPr="00726EB7">
        <w:t xml:space="preserve">aternal obesity was associated with increased body weight in offspring fed HFD and given a further diabetes-related insult with STZ (CH-STZ vs. HH-STZ, P &lt; 0.01). </w:t>
      </w:r>
    </w:p>
    <w:p w:rsidR="00CA2B99" w:rsidRPr="00726EB7" w:rsidRDefault="00CA2B99" w:rsidP="00CA2B99"/>
    <w:p w:rsidR="00CA2B99" w:rsidRPr="00726EB7" w:rsidRDefault="00CA2B99" w:rsidP="00CA2B99">
      <w:r w:rsidRPr="00726EB7">
        <w:t xml:space="preserve">Visceral adiposity, as measured by retroperitoneal and </w:t>
      </w:r>
      <w:proofErr w:type="spellStart"/>
      <w:r w:rsidRPr="00726EB7">
        <w:t>epididymal</w:t>
      </w:r>
      <w:proofErr w:type="spellEnd"/>
      <w:r w:rsidRPr="00726EB7">
        <w:t xml:space="preserve"> fat mass, </w:t>
      </w:r>
      <w:proofErr w:type="gramStart"/>
      <w:r w:rsidRPr="00726EB7">
        <w:t>was increased</w:t>
      </w:r>
      <w:proofErr w:type="gramEnd"/>
      <w:r w:rsidRPr="00726EB7">
        <w:t xml:space="preserve"> in all groups fed HFD (</w:t>
      </w:r>
      <w:r w:rsidR="001A3F8D">
        <w:t>P &lt; 0.0001; Figures 1</w:t>
      </w:r>
      <w:r w:rsidRPr="00726EB7">
        <w:t xml:space="preserve">B and C). Similar to the observation for body weight, offspring of obese mothers fed HFD and given one dose of STZ had significantly increased adiposity as measured by both fat depots compared to similar offspring of lean mothers (CH-STZ vs. HH-STZ, P &lt; 0.05). </w:t>
      </w:r>
    </w:p>
    <w:p w:rsidR="00D0597E" w:rsidRDefault="00D0597E" w:rsidP="00350449"/>
    <w:p w:rsidR="00CA2B99" w:rsidRPr="00726EB7" w:rsidRDefault="00CA2B99" w:rsidP="00CA2B99">
      <w:r w:rsidRPr="00726EB7">
        <w:t>All groups fed HFD demonstrated hepatomegaly except for the CH-STZ. Though there was no effect of maternal obesity on liver mass in offspring fed HFD, offspring fed HFD and given STZ h</w:t>
      </w:r>
      <w:r w:rsidR="000A3BDC">
        <w:t>ad increased liver size (</w:t>
      </w:r>
      <w:r w:rsidRPr="00726EB7">
        <w:t xml:space="preserve">CH-STZ </w:t>
      </w:r>
      <w:r w:rsidR="001A3F8D">
        <w:t>vs. HH-STZ, P &lt; 0.01, Figure 1</w:t>
      </w:r>
      <w:r w:rsidRPr="00726EB7">
        <w:t xml:space="preserve">D). Offspring fed normal chow diet had normal liver mass regardless of maternal diet. </w:t>
      </w:r>
    </w:p>
    <w:p w:rsidR="00D6751B" w:rsidRDefault="00D6751B" w:rsidP="00507437"/>
    <w:p w:rsidR="00E06066" w:rsidRDefault="00D6751B" w:rsidP="00DD06F9">
      <w:pPr>
        <w:pStyle w:val="Style3"/>
        <w:keepNext w:val="0"/>
        <w:keepLines w:val="0"/>
        <w:widowControl w:val="0"/>
      </w:pPr>
      <w:r w:rsidRPr="00507437">
        <w:t xml:space="preserve">Maternal obesity </w:t>
      </w:r>
      <w:r w:rsidR="00AC0168" w:rsidRPr="00507437">
        <w:t>wor</w:t>
      </w:r>
      <w:r w:rsidR="009840CB">
        <w:t>sens</w:t>
      </w:r>
      <w:r w:rsidR="00507437" w:rsidRPr="00507437">
        <w:t xml:space="preserve"> glucose intolerance in HFD-fed offspring </w:t>
      </w:r>
    </w:p>
    <w:p w:rsidR="00CA2B99" w:rsidRPr="00726EB7" w:rsidRDefault="00FE670C" w:rsidP="00CA2B99">
      <w:r>
        <w:t>IPGTTs</w:t>
      </w:r>
      <w:r w:rsidR="00CA2B99" w:rsidRPr="00726EB7">
        <w:t xml:space="preserve"> </w:t>
      </w:r>
      <w:proofErr w:type="gramStart"/>
      <w:r w:rsidR="00CA2B99" w:rsidRPr="00726EB7">
        <w:t>were performed</w:t>
      </w:r>
      <w:proofErr w:type="gramEnd"/>
      <w:r w:rsidR="00CA2B99" w:rsidRPr="00726EB7">
        <w:t xml:space="preserve"> at Week 14, 20 and 30, which corresponded to 6 weeks, 12 weeks and 22 weeks post-STZ induction of d</w:t>
      </w:r>
      <w:r w:rsidR="001A3F8D">
        <w:t>iabetes respectively (Figure 2</w:t>
      </w:r>
      <w:r w:rsidR="00CA2B99" w:rsidRPr="00726EB7">
        <w:t xml:space="preserve">). The between-group differences of relevance included the effect of HFD and maternal obesity on glucose tolerance. </w:t>
      </w:r>
    </w:p>
    <w:p w:rsidR="00CA2B99" w:rsidRPr="00726EB7" w:rsidRDefault="00CA2B99" w:rsidP="00CA2B99"/>
    <w:p w:rsidR="00CA2B99" w:rsidRPr="00726EB7" w:rsidRDefault="00CA2B99" w:rsidP="00CA2B99">
      <w:r w:rsidRPr="00726EB7">
        <w:lastRenderedPageBreak/>
        <w:t xml:space="preserve">Week 14: </w:t>
      </w:r>
      <w:r w:rsidR="00716B55">
        <w:t>T</w:t>
      </w:r>
      <w:r w:rsidRPr="00726EB7">
        <w:t>he HFD-fed groups had significant fasting hyperglycaemia compared to control</w:t>
      </w:r>
      <w:r w:rsidR="00716B55">
        <w:t xml:space="preserve"> at Time 0</w:t>
      </w:r>
      <w:r w:rsidRPr="00726EB7">
        <w:t xml:space="preserve"> (CH vs. CC, P &lt; 0.05, CH-STZ vs. CC, P &lt; 0.05, HH vs. CC, P &lt; 0.05 and HH-</w:t>
      </w:r>
      <w:r w:rsidR="001A3F8D">
        <w:t>STZ vs. CC, P &lt; 0.01, Figure 2</w:t>
      </w:r>
      <w:r w:rsidRPr="00726EB7">
        <w:t xml:space="preserve">A). There was no effect of maternal obesity on fasting glucose levels regardless of the postnatal diet. At </w:t>
      </w:r>
      <w:r w:rsidR="000A3BDC">
        <w:t xml:space="preserve">each </w:t>
      </w:r>
      <w:proofErr w:type="spellStart"/>
      <w:r w:rsidR="000A3BDC">
        <w:t>time</w:t>
      </w:r>
      <w:r w:rsidR="00D1719E">
        <w:t>point</w:t>
      </w:r>
      <w:proofErr w:type="spellEnd"/>
      <w:r w:rsidR="00D1719E">
        <w:t xml:space="preserve">, </w:t>
      </w:r>
      <w:r w:rsidRPr="00726EB7">
        <w:t xml:space="preserve">hyperglycaemia </w:t>
      </w:r>
      <w:proofErr w:type="gramStart"/>
      <w:r w:rsidRPr="00726EB7">
        <w:t>was sustained</w:t>
      </w:r>
      <w:proofErr w:type="gramEnd"/>
      <w:r w:rsidRPr="00726EB7">
        <w:t xml:space="preserve"> in the HFD-fed groups (Times 30, 60 and 90: </w:t>
      </w:r>
      <w:r w:rsidR="000A3BDC">
        <w:t>each HFD-group</w:t>
      </w:r>
      <w:r w:rsidR="001A3F8D">
        <w:t xml:space="preserve"> vs. CC, P &lt; 0.0001, Figure 2</w:t>
      </w:r>
      <w:r w:rsidRPr="00726EB7">
        <w:t>A). There was no added effect of maternal obesity in the HFD-fed groups on blood glucose values at any tim</w:t>
      </w:r>
      <w:r w:rsidR="00B86CF3">
        <w:t>e</w:t>
      </w:r>
      <w:r w:rsidR="00FE670C">
        <w:t xml:space="preserve">. </w:t>
      </w:r>
      <w:r w:rsidR="00C76E05">
        <w:t>I</w:t>
      </w:r>
      <w:r w:rsidRPr="00726EB7">
        <w:t>n al</w:t>
      </w:r>
      <w:r w:rsidR="000A3BDC">
        <w:t xml:space="preserve">l </w:t>
      </w:r>
      <w:proofErr w:type="gramStart"/>
      <w:r w:rsidRPr="00726EB7">
        <w:t>HFD</w:t>
      </w:r>
      <w:r w:rsidR="000A3BDC">
        <w:t>-fed</w:t>
      </w:r>
      <w:proofErr w:type="gramEnd"/>
      <w:r w:rsidRPr="00726EB7">
        <w:t xml:space="preserve"> </w:t>
      </w:r>
      <w:r w:rsidR="000A3BDC">
        <w:t xml:space="preserve">groups </w:t>
      </w:r>
      <w:r w:rsidRPr="00726EB7">
        <w:t>the AUC was increased (CH vs. CC, CH-STZ vs. CC, HH vs. CC and HH-STZ, P &lt; 0.0001</w:t>
      </w:r>
      <w:r w:rsidR="00C76E05">
        <w:t>, Figure 2B</w:t>
      </w:r>
      <w:r w:rsidRPr="00726EB7">
        <w:t xml:space="preserve">). Compared to offspring born to lean mothers, offspring of obese mothers weaned to normal diet had impaired glucose tolerance as measured by AUC </w:t>
      </w:r>
      <w:r w:rsidR="001A3F8D">
        <w:t>(HC vs. CC, P &lt; 0.05</w:t>
      </w:r>
      <w:r w:rsidRPr="00726EB7">
        <w:t xml:space="preserve">). </w:t>
      </w:r>
    </w:p>
    <w:p w:rsidR="00CA2B99" w:rsidRPr="00726EB7" w:rsidRDefault="00CA2B99" w:rsidP="00CA2B99"/>
    <w:p w:rsidR="00CA2B99" w:rsidRDefault="00CA2B99" w:rsidP="00CA2B99">
      <w:r w:rsidRPr="00726EB7">
        <w:t xml:space="preserve">Week 20: At commencement of the </w:t>
      </w:r>
      <w:proofErr w:type="gramStart"/>
      <w:r w:rsidRPr="00726EB7">
        <w:t>IPGTT</w:t>
      </w:r>
      <w:proofErr w:type="gramEnd"/>
      <w:r w:rsidRPr="00726EB7">
        <w:t xml:space="preserve"> only the HFD-fed groups given STZ </w:t>
      </w:r>
      <w:r w:rsidR="00C76E05">
        <w:t>had</w:t>
      </w:r>
      <w:r w:rsidRPr="00726EB7">
        <w:t xml:space="preserve"> significant fasting hyperglycaemia compared to control (</w:t>
      </w:r>
      <w:r w:rsidR="001A3F8D">
        <w:t>P &lt; 0.05, Figure 2</w:t>
      </w:r>
      <w:r w:rsidRPr="00726EB7">
        <w:t>C). From 30 minutes</w:t>
      </w:r>
      <w:r w:rsidR="00B02351">
        <w:t xml:space="preserve"> onwards</w:t>
      </w:r>
      <w:r w:rsidRPr="00726EB7">
        <w:t>, all HFD-fed groups had higher blood glucose levels compared to control (P &lt; 0.0001). The AUC was increased in all groups fed HFD (</w:t>
      </w:r>
      <w:r w:rsidR="001A3F8D">
        <w:t>P &lt; 0.0001, Figure 2</w:t>
      </w:r>
      <w:r w:rsidRPr="00726EB7">
        <w:t xml:space="preserve">D). </w:t>
      </w:r>
      <w:r w:rsidR="00C76E05">
        <w:t>M</w:t>
      </w:r>
      <w:r w:rsidRPr="00726EB7">
        <w:t xml:space="preserve">aternal obesity exacerbated glucose intolerance in the </w:t>
      </w:r>
      <w:r w:rsidR="00B86CF3">
        <w:t>HFD</w:t>
      </w:r>
      <w:r w:rsidRPr="00726EB7">
        <w:t xml:space="preserve"> fed group (HH vs. CH, P &lt; 0.05). </w:t>
      </w:r>
    </w:p>
    <w:p w:rsidR="00CA2B99" w:rsidRDefault="00CA2B99" w:rsidP="00CA2B99"/>
    <w:p w:rsidR="00CA2B99" w:rsidRDefault="00CA2B99" w:rsidP="00CA2B99">
      <w:r w:rsidRPr="00726EB7">
        <w:t>Week 30: At commencement of the IPGTT, there was no difference in fasting blood glucose levels between groups. By 15 minutes, some HFD-fed groups had higher blood glucose levels compared to control (CH vs. CC, P &lt; 0.05, HH-S</w:t>
      </w:r>
      <w:r w:rsidR="001A3F8D">
        <w:t>TZ vs. CC, P &lt; 0.001, Figure 2</w:t>
      </w:r>
      <w:r w:rsidRPr="00726EB7">
        <w:t xml:space="preserve">E). By 30 minutes, all HFD-fed groups had higher blood glucose levels compared to control, which </w:t>
      </w:r>
      <w:proofErr w:type="gramStart"/>
      <w:r w:rsidRPr="00726EB7">
        <w:t>were sustained</w:t>
      </w:r>
      <w:proofErr w:type="gramEnd"/>
      <w:r w:rsidRPr="00726EB7">
        <w:t xml:space="preserve"> </w:t>
      </w:r>
      <w:r w:rsidR="003D01F1">
        <w:t>until</w:t>
      </w:r>
      <w:r w:rsidRPr="00726EB7">
        <w:t xml:space="preserve"> 90 minutes (P &lt; 0.0001). Furthermore, maternal obesity potentiated the effect of HFD on blood glucose levels at 30 minutes (HH vs. CH, P &lt; 0.01). At 60 minutes, maternal obesity potentiated the effect of HFD with or without STZ (HH vs. CH, P &lt; 0.05, HH-STZ vs. CH-STZ, P &lt; 0.01). Finally, by 90 minutes, hyperglycaemia persisted in all HFD-fed groups (P &lt; 0.0001) and maternal obesity continued to exacerbate the effect of HFD with or without STZ (HH vs. CH, P &lt; 0.01, HH-STZ vs. CH-STZ, P &lt; 0.05). The glucose intolerance measured by AUC resulting from HFD </w:t>
      </w:r>
      <w:proofErr w:type="gramStart"/>
      <w:r w:rsidRPr="00726EB7">
        <w:t>was sustained</w:t>
      </w:r>
      <w:proofErr w:type="gramEnd"/>
      <w:r w:rsidRPr="00726EB7">
        <w:t xml:space="preserve"> </w:t>
      </w:r>
      <w:r w:rsidRPr="00726EB7">
        <w:lastRenderedPageBreak/>
        <w:t>until Week 30 (</w:t>
      </w:r>
      <w:r w:rsidR="001A3F8D">
        <w:t>P &lt; 0.0001, Figure 2</w:t>
      </w:r>
      <w:r w:rsidRPr="00726EB7">
        <w:t>F). Although maternal obesity alone worsened glucose int</w:t>
      </w:r>
      <w:r w:rsidR="00C034AA">
        <w:t>olerance at Week 14, by Week 20</w:t>
      </w:r>
      <w:r w:rsidRPr="00726EB7">
        <w:t xml:space="preserve"> the effect was lost. </w:t>
      </w:r>
    </w:p>
    <w:p w:rsidR="00CA2B99" w:rsidRPr="00726EB7" w:rsidRDefault="00CA2B99" w:rsidP="00CA2B99"/>
    <w:p w:rsidR="00CC2082" w:rsidRDefault="00CC2082" w:rsidP="00CC2082">
      <w:pPr>
        <w:pStyle w:val="Style3"/>
      </w:pPr>
      <w:r>
        <w:t xml:space="preserve">Maternal obesity has </w:t>
      </w:r>
      <w:r w:rsidR="00E06066">
        <w:t>modest</w:t>
      </w:r>
      <w:r w:rsidR="00C24C01">
        <w:t xml:space="preserve"> effect</w:t>
      </w:r>
      <w:r>
        <w:t xml:space="preserve"> on metabolic measures in the setting of obesity and diabetes</w:t>
      </w:r>
    </w:p>
    <w:p w:rsidR="00CA2B99" w:rsidRPr="00726EB7" w:rsidRDefault="00CA2B99" w:rsidP="00CA2B99">
      <w:r w:rsidRPr="00726EB7">
        <w:t xml:space="preserve">At Week 32, fasting </w:t>
      </w:r>
      <w:proofErr w:type="spellStart"/>
      <w:r w:rsidRPr="00726EB7">
        <w:t>hyperi</w:t>
      </w:r>
      <w:r w:rsidR="00060670">
        <w:t>nsulinaemia</w:t>
      </w:r>
      <w:proofErr w:type="spellEnd"/>
      <w:r w:rsidR="00060670">
        <w:t xml:space="preserve"> </w:t>
      </w:r>
      <w:proofErr w:type="gramStart"/>
      <w:r w:rsidR="00060670">
        <w:t>was observed</w:t>
      </w:r>
      <w:proofErr w:type="gramEnd"/>
      <w:r w:rsidR="00060670">
        <w:t xml:space="preserve"> in HFD-</w:t>
      </w:r>
      <w:r w:rsidRPr="00726EB7">
        <w:t>fed offspring (CH vs. CC, P &lt; 0.01,</w:t>
      </w:r>
      <w:r w:rsidR="001A3F8D">
        <w:t xml:space="preserve"> HH vs. CC, P &lt; 0.05, Figure 3</w:t>
      </w:r>
      <w:r w:rsidRPr="00726EB7">
        <w:t xml:space="preserve">A). There was no differential effect of maternal obesity on insulin concentrations, regardless of group. Insulin resistance </w:t>
      </w:r>
      <w:proofErr w:type="gramStart"/>
      <w:r w:rsidRPr="00726EB7">
        <w:t>was measured</w:t>
      </w:r>
      <w:proofErr w:type="gramEnd"/>
      <w:r w:rsidRPr="00726EB7">
        <w:t xml:space="preserve"> by calculating HOMA-IR; there was evidence of insulin resistance in some HFD-fed offspring (CH vs. CC, P &lt; 0.05,</w:t>
      </w:r>
      <w:r w:rsidR="001A3F8D">
        <w:t xml:space="preserve"> HH vs. CC, P &lt; 0.05, Figure 3</w:t>
      </w:r>
      <w:r w:rsidRPr="00726EB7">
        <w:t xml:space="preserve">B). </w:t>
      </w:r>
      <w:r w:rsidR="00B02351">
        <w:t>O</w:t>
      </w:r>
      <w:r w:rsidRPr="00726EB7">
        <w:t xml:space="preserve">ffspring given STZ did not demonstrate insulin resistance despite their higher weight, adiposity and hyperglycaemia and maternal obesity did not exacerbate insulin resistance in adulthood. </w:t>
      </w:r>
    </w:p>
    <w:p w:rsidR="00CA2B99" w:rsidRPr="00726EB7" w:rsidRDefault="00CA2B99" w:rsidP="00CA2B99"/>
    <w:p w:rsidR="00CA2B99" w:rsidRPr="00726EB7" w:rsidRDefault="00CA2B99" w:rsidP="00CA2B99">
      <w:r w:rsidRPr="00726EB7">
        <w:t>Hyperlipidaemia</w:t>
      </w:r>
      <w:r w:rsidR="00C76E05">
        <w:t>, including total cholesterol and LDL,</w:t>
      </w:r>
      <w:r w:rsidRPr="00726EB7">
        <w:t xml:space="preserve"> was ev</w:t>
      </w:r>
      <w:r w:rsidR="00C76E05">
        <w:t xml:space="preserve">ident in all HFD-fed offspring </w:t>
      </w:r>
      <w:r w:rsidRPr="00726EB7">
        <w:t>(</w:t>
      </w:r>
      <w:r w:rsidR="001A3F8D">
        <w:t>Figure 3</w:t>
      </w:r>
      <w:r w:rsidRPr="00726EB7">
        <w:t xml:space="preserve">C and D). Maternal obesity potentiated hyperlipidaemia as measured by total cholesterol and LDL in HFD-fed offspring given STZ (P &lt; 0.05). Serum triglyceride levels </w:t>
      </w:r>
      <w:proofErr w:type="gramStart"/>
      <w:r w:rsidRPr="00726EB7">
        <w:t>were increased</w:t>
      </w:r>
      <w:proofErr w:type="gramEnd"/>
      <w:r w:rsidRPr="00726EB7">
        <w:t xml:space="preserve"> in two of the HFD-fed offspring (CH vs. CC and HH-</w:t>
      </w:r>
      <w:r w:rsidR="001A3F8D">
        <w:t>STZ vs. CC, P &lt; 0.05, Figure 3</w:t>
      </w:r>
      <w:r w:rsidRPr="00726EB7">
        <w:t>E). NEFA concentrations were elevated in HFD-fed offspring except in the CH-STZ group (</w:t>
      </w:r>
      <w:r w:rsidR="001A3F8D">
        <w:t>Figure 3</w:t>
      </w:r>
      <w:r w:rsidRPr="00726EB7">
        <w:t>F). Maternal obesity significantly heightened NEFA levels in all groups regardless of postnatal diet (P &lt; 0.0001).</w:t>
      </w:r>
    </w:p>
    <w:p w:rsidR="00C24C01" w:rsidRDefault="00C24C01" w:rsidP="00CC2082"/>
    <w:p w:rsidR="00C24C01" w:rsidRDefault="00C24C01" w:rsidP="00C24C01">
      <w:pPr>
        <w:pStyle w:val="Style3"/>
      </w:pPr>
      <w:r>
        <w:t>Obesity is associated with impaired renal function and maternal obesity does not exacerbate the effect</w:t>
      </w:r>
    </w:p>
    <w:p w:rsidR="00CA2B99" w:rsidRPr="00726EB7" w:rsidRDefault="00CA2B99" w:rsidP="00CA2B99">
      <w:r w:rsidRPr="00726EB7">
        <w:t>HFD-induced obesity affected renal function. Specifically, an elevated urinary ACR was evident in almost all groups fed HFD (CH vs. CC, CH-STZ vs. CC, HH-STZ vs. CC, P &lt; 0.05, Figu</w:t>
      </w:r>
      <w:r w:rsidR="001A3F8D">
        <w:t>re 4</w:t>
      </w:r>
      <w:r w:rsidRPr="00726EB7">
        <w:t xml:space="preserve">A). In addition, serum creatinine was raised in all groups fed HFD (CH, HH, HH-STZ vs. CC, P &lt; 0.01 </w:t>
      </w:r>
      <w:r w:rsidRPr="00726EB7">
        <w:lastRenderedPageBreak/>
        <w:t>and CH-STZ,</w:t>
      </w:r>
      <w:r w:rsidR="001A3F8D">
        <w:t xml:space="preserve"> HH vs. CC, P &lt; 0.05, Figure 4</w:t>
      </w:r>
      <w:r w:rsidRPr="00726EB7">
        <w:t>B). Neither STZ-induced injury nor maternal obesity worsened renal function at Week 32.</w:t>
      </w:r>
    </w:p>
    <w:p w:rsidR="00487855" w:rsidRDefault="00487855" w:rsidP="00C24C01"/>
    <w:p w:rsidR="00487855" w:rsidRDefault="00487855" w:rsidP="00DD06F9">
      <w:pPr>
        <w:pStyle w:val="Style3"/>
        <w:keepNext w:val="0"/>
        <w:keepLines w:val="0"/>
        <w:widowControl w:val="0"/>
      </w:pPr>
      <w:r>
        <w:t>Diet-induced obesity and renal structural changes are independent of maternal obesity and STZ injury</w:t>
      </w:r>
    </w:p>
    <w:p w:rsidR="00CA2B99" w:rsidRPr="00726EB7" w:rsidRDefault="00C76E05" w:rsidP="00CA2B99">
      <w:r>
        <w:t>O</w:t>
      </w:r>
      <w:r w:rsidR="00CA2B99" w:rsidRPr="00726EB7">
        <w:t xml:space="preserve">bese offspring had marked renal structural changes and in particular, demonstrated </w:t>
      </w:r>
      <w:r w:rsidR="001A3F8D">
        <w:t>renal tubular injury (Figure 5</w:t>
      </w:r>
      <w:r w:rsidR="00CA2B99" w:rsidRPr="00726EB7">
        <w:t xml:space="preserve">). There was no impact of maternal obesity on renal structural changes beyond diet-induced obesity at Week 32. Tubular interstitial fibrosis is a frequently described renal consequence of diabetes. </w:t>
      </w:r>
      <w:r w:rsidR="00FE670C">
        <w:t>A</w:t>
      </w:r>
      <w:r w:rsidR="00CA2B99" w:rsidRPr="00726EB7">
        <w:t>ll HFD-fed groups had evidence of tubular interstitial fibrosis, in particular tubular dilatation, widening of the interstitial space and inflammatory infiltrate (</w:t>
      </w:r>
      <w:r w:rsidR="001A3F8D">
        <w:t>Figure 5</w:t>
      </w:r>
      <w:r w:rsidR="00CA2B99" w:rsidRPr="00726EB7">
        <w:t xml:space="preserve">A and B). There was no effect of maternal obesity on the interstitial fibrosis score with or without HFD feeding. </w:t>
      </w:r>
    </w:p>
    <w:p w:rsidR="00B61A41" w:rsidRDefault="00B61A41" w:rsidP="00C24C01"/>
    <w:p w:rsidR="00CA2B99" w:rsidRPr="00726EB7" w:rsidRDefault="00CA2B99" w:rsidP="00CA2B99">
      <w:r w:rsidRPr="00726EB7">
        <w:t xml:space="preserve">Further characterisation of tubular injury </w:t>
      </w:r>
      <w:proofErr w:type="gramStart"/>
      <w:r w:rsidRPr="00726EB7">
        <w:t>was performed</w:t>
      </w:r>
      <w:proofErr w:type="gramEnd"/>
      <w:r w:rsidRPr="00726EB7">
        <w:t xml:space="preserve"> by assessing tubular dilatation, </w:t>
      </w:r>
      <w:proofErr w:type="spellStart"/>
      <w:r w:rsidRPr="00726EB7">
        <w:t>vacuolation</w:t>
      </w:r>
      <w:proofErr w:type="spellEnd"/>
      <w:r w:rsidRPr="00726EB7">
        <w:t>, nuclear inclusion bodies and cast formation. HFD consumption was significantly associated with marked tubular dilatation (CH vs. CC, P &lt; 0.01, HH vs. CC, P &lt; 0.001, CH-STZ vs. CC, P &lt; 0.0001, HH-</w:t>
      </w:r>
      <w:r w:rsidR="001A3F8D">
        <w:t>STZ vs. CC, P &lt; 0.01, Figure 5</w:t>
      </w:r>
      <w:r w:rsidRPr="00726EB7">
        <w:t xml:space="preserve">A and C). Moreover, the most consistent and dramatic effect of HFD on renal structure was the appearance of marked </w:t>
      </w:r>
      <w:proofErr w:type="spellStart"/>
      <w:r w:rsidRPr="00726EB7">
        <w:t>vacuolation</w:t>
      </w:r>
      <w:proofErr w:type="spellEnd"/>
      <w:r w:rsidRPr="00726EB7">
        <w:t xml:space="preserve"> throughout the tubules (P &lt; 0.0001</w:t>
      </w:r>
      <w:r w:rsidR="001A3F8D">
        <w:t xml:space="preserve"> for all comparisons, Figure 5</w:t>
      </w:r>
      <w:r w:rsidR="00D1719E">
        <w:t xml:space="preserve">A and D). </w:t>
      </w:r>
      <w:r w:rsidR="00C44E23">
        <w:t>T</w:t>
      </w:r>
      <w:r w:rsidRPr="00726EB7">
        <w:t xml:space="preserve">here was no difference in nuclear inclusions or casts demonstrated between the groups </w:t>
      </w:r>
      <w:r w:rsidR="001A3F8D">
        <w:t>fed HFD</w:t>
      </w:r>
      <w:r w:rsidR="00454A39">
        <w:t xml:space="preserve"> versus chow</w:t>
      </w:r>
      <w:r w:rsidR="001A3F8D">
        <w:t xml:space="preserve"> (Figures 5</w:t>
      </w:r>
      <w:r w:rsidRPr="00726EB7">
        <w:t xml:space="preserve">A, E-F). Renal structure </w:t>
      </w:r>
      <w:proofErr w:type="gramStart"/>
      <w:r w:rsidRPr="00726EB7">
        <w:t>was not influenced</w:t>
      </w:r>
      <w:proofErr w:type="gramEnd"/>
      <w:r w:rsidRPr="00726EB7">
        <w:t xml:space="preserve"> by maternal obesity regardless of post-weaning diet. </w:t>
      </w:r>
    </w:p>
    <w:p w:rsidR="00C24C01" w:rsidRDefault="00C24C01" w:rsidP="00CC2082"/>
    <w:p w:rsidR="00576E71" w:rsidRDefault="00576E71" w:rsidP="00576E71">
      <w:pPr>
        <w:pStyle w:val="Style3"/>
      </w:pPr>
      <w:r>
        <w:t xml:space="preserve">Diet-induced obesity has an overwhelming effect on extracellular matrix deposition independent of maternal obesity </w:t>
      </w:r>
    </w:p>
    <w:p w:rsidR="00CA2B99" w:rsidRPr="00726EB7" w:rsidRDefault="00CA2B99" w:rsidP="00CA2B99">
      <w:r w:rsidRPr="00726EB7">
        <w:t xml:space="preserve">Extracellular matrix is a hallmark feature of renal fibrosis and is characterised by deposition of major constituents such as collagen IV and fibronectin. There was evidence of collagen IV and </w:t>
      </w:r>
      <w:r w:rsidRPr="00726EB7">
        <w:lastRenderedPageBreak/>
        <w:t>fibronectin accumulation in the kidneys of obese mice, evaluated by both immunohis</w:t>
      </w:r>
      <w:r w:rsidR="001A3F8D">
        <w:t>tochemistry staining (Figure 6A and B) and RT-PCR (Figure 6</w:t>
      </w:r>
      <w:r w:rsidRPr="00726EB7">
        <w:t xml:space="preserve">C). Specifically, collagen IV staining </w:t>
      </w:r>
      <w:proofErr w:type="gramStart"/>
      <w:r w:rsidRPr="00726EB7">
        <w:t>was increased</w:t>
      </w:r>
      <w:proofErr w:type="gramEnd"/>
      <w:r w:rsidRPr="00726EB7">
        <w:t xml:space="preserve"> in obese offspring (CH vs. CC, P &lt; 0.05, CH-STZ vs. CC, P &lt; 0.0001, HH-STZ vs. CC, P &lt; 0</w:t>
      </w:r>
      <w:r w:rsidR="001A3F8D">
        <w:t>.01, HH vs. CC, N.S., Figure 6</w:t>
      </w:r>
      <w:r w:rsidRPr="00726EB7">
        <w:t xml:space="preserve">A and B). In addition, Collagen IV mRNA expression </w:t>
      </w:r>
      <w:proofErr w:type="gramStart"/>
      <w:r w:rsidRPr="00726EB7">
        <w:t>was increased</w:t>
      </w:r>
      <w:proofErr w:type="gramEnd"/>
      <w:r w:rsidRPr="00726EB7">
        <w:t xml:space="preserve"> in all obese offspring (all groups vs. CC, P &lt; 0.0001, Figure 7.9C). Likewise, fibronectin immunostaining was increased in HFD-fed offspring (CH vs. CC, P &lt; 0.05, HH vs. CC, P &lt; 0.05, CH-STZ vs. CC, P &lt; 0.0001, HH-</w:t>
      </w:r>
      <w:r w:rsidR="001A3F8D">
        <w:t>STZ vs. CC, P &lt; 0.01, Figure 6</w:t>
      </w:r>
      <w:r w:rsidRPr="00726EB7">
        <w:t>D and E). Fibronectin mRNA expression was increased in all obese offspring (CH vs. CC, P &lt; 0.05, HH vs. CC, P &lt; 0.05, CH-STZ vs. CC, P &lt; 0.01, HH-</w:t>
      </w:r>
      <w:r w:rsidR="001A3F8D">
        <w:t>STZ vs. CC, P &lt; 0.05, Figure 6</w:t>
      </w:r>
      <w:r w:rsidRPr="00726EB7">
        <w:t>F). There was no effect of maternal obesity either with or without HFD feeding</w:t>
      </w:r>
      <w:r w:rsidR="00B02351">
        <w:t>, or STZ,</w:t>
      </w:r>
      <w:r w:rsidRPr="00726EB7">
        <w:t xml:space="preserve"> on either collagen IV or fibronectin. </w:t>
      </w:r>
    </w:p>
    <w:p w:rsidR="002B5232" w:rsidRDefault="002B5232" w:rsidP="00CC2082"/>
    <w:p w:rsidR="002B5232" w:rsidRDefault="00144765" w:rsidP="00DD06F9">
      <w:pPr>
        <w:pStyle w:val="Style3"/>
        <w:keepNext w:val="0"/>
        <w:keepLines w:val="0"/>
        <w:widowControl w:val="0"/>
      </w:pPr>
      <w:r>
        <w:t>Renal inflammation is associated with diet-induced obesity</w:t>
      </w:r>
    </w:p>
    <w:p w:rsidR="00CA2B99" w:rsidRPr="00726EB7" w:rsidRDefault="00CA2B99" w:rsidP="00CA2B99">
      <w:r w:rsidRPr="00726EB7">
        <w:t>HFD-induced obesity was associated with increased expression</w:t>
      </w:r>
      <w:r w:rsidR="00454A39">
        <w:t xml:space="preserve"> of </w:t>
      </w:r>
      <w:r w:rsidR="00C76E05">
        <w:t>inflammatory</w:t>
      </w:r>
      <w:r w:rsidR="00454A39">
        <w:t xml:space="preserve"> markers</w:t>
      </w:r>
      <w:r w:rsidR="00C76E05">
        <w:t xml:space="preserve"> CD68 and F4/80</w:t>
      </w:r>
      <w:r w:rsidRPr="00726EB7">
        <w:t xml:space="preserve"> </w:t>
      </w:r>
      <w:r w:rsidR="00C76E05">
        <w:t>(</w:t>
      </w:r>
      <w:r w:rsidRPr="00726EB7">
        <w:t>CH vs. CC, P &lt; 0.05, HH vs. CC, P &lt; 0.01, CH-STZ vs. CC, P &lt; 0.01, HH-ST</w:t>
      </w:r>
      <w:r w:rsidR="001A3F8D">
        <w:t>Z vs. CC, P &lt; 0.001, Figure 7</w:t>
      </w:r>
      <w:r w:rsidRPr="00726EB7">
        <w:t xml:space="preserve">A-D). </w:t>
      </w:r>
      <w:r w:rsidRPr="00726EB7">
        <w:rPr>
          <w:color w:val="000000"/>
        </w:rPr>
        <w:t xml:space="preserve">TGF-β is a pro-inflammatory and pro-fibrotic cytokine and its mRNA expression </w:t>
      </w:r>
      <w:proofErr w:type="gramStart"/>
      <w:r w:rsidRPr="00726EB7">
        <w:rPr>
          <w:color w:val="000000"/>
        </w:rPr>
        <w:t>was increased</w:t>
      </w:r>
      <w:proofErr w:type="gramEnd"/>
      <w:r w:rsidRPr="00726EB7">
        <w:rPr>
          <w:color w:val="000000"/>
        </w:rPr>
        <w:t xml:space="preserve"> in all obese groups (</w:t>
      </w:r>
      <w:r w:rsidRPr="00726EB7">
        <w:t>CH vs. CC, P &lt; 0.01, HH vs. CC, P &lt; 0.01, CH-STZ vs. CC, P &lt; 0.0001, HH-STZ</w:t>
      </w:r>
      <w:r w:rsidR="001A3F8D">
        <w:t xml:space="preserve"> vs. CC, P &lt; 0.0001, Figure 7</w:t>
      </w:r>
      <w:r w:rsidRPr="00726EB7">
        <w:t xml:space="preserve">E). </w:t>
      </w:r>
      <w:proofErr w:type="gramStart"/>
      <w:r w:rsidRPr="00726EB7">
        <w:t>Similarly</w:t>
      </w:r>
      <w:proofErr w:type="gramEnd"/>
      <w:r w:rsidRPr="00726EB7">
        <w:t xml:space="preserve"> the macrophage-mediated pro-inflammatory cytokine MCP-1 was also elevated in the HFD fed groups (CH vs. CC, P &lt; 0.05, HH vs. CC, P &lt; 0.05, CH-STZ vs. CC, P &lt; 0.01, HH-S</w:t>
      </w:r>
      <w:r w:rsidR="001A3F8D">
        <w:t>TZ vs. CC, P &lt; 0.05, Figure 7</w:t>
      </w:r>
      <w:r w:rsidRPr="00726EB7">
        <w:t xml:space="preserve">F). In these analyses, there was an overwhelming effect of diet-induced obesity on inflammatory markers and no superimposed effect of maternal obesity </w:t>
      </w:r>
      <w:proofErr w:type="gramStart"/>
      <w:r w:rsidRPr="00726EB7">
        <w:t>was demonstrated</w:t>
      </w:r>
      <w:proofErr w:type="gramEnd"/>
      <w:r w:rsidRPr="00726EB7">
        <w:t xml:space="preserve">. </w:t>
      </w:r>
    </w:p>
    <w:p w:rsidR="00395190" w:rsidRDefault="00395190" w:rsidP="00350449"/>
    <w:p w:rsidR="00395190" w:rsidRDefault="00D77A34" w:rsidP="00395190">
      <w:pPr>
        <w:pStyle w:val="Style3"/>
      </w:pPr>
      <w:r>
        <w:lastRenderedPageBreak/>
        <w:t xml:space="preserve">Renal oxidative stress </w:t>
      </w:r>
      <w:proofErr w:type="gramStart"/>
      <w:r>
        <w:t>is induced</w:t>
      </w:r>
      <w:proofErr w:type="gramEnd"/>
      <w:r>
        <w:t xml:space="preserve"> by maternal obesity in lean offspring though diet-induced obesity has a stronger impact</w:t>
      </w:r>
    </w:p>
    <w:p w:rsidR="00CA2B99" w:rsidRPr="00726EB7" w:rsidRDefault="00CA2B99" w:rsidP="00CA2B99">
      <w:r w:rsidRPr="00726EB7">
        <w:t xml:space="preserve">8-OHdg, a major product of DNA oxidation in the setting of oxidative stress, </w:t>
      </w:r>
      <w:proofErr w:type="gramStart"/>
      <w:r w:rsidRPr="00726EB7">
        <w:t>was measured</w:t>
      </w:r>
      <w:proofErr w:type="gramEnd"/>
      <w:r w:rsidRPr="00726EB7">
        <w:t xml:space="preserve"> by immunohistochemistry staining. 8-OHdg expression </w:t>
      </w:r>
      <w:proofErr w:type="gramStart"/>
      <w:r w:rsidRPr="00726EB7">
        <w:t>was increased</w:t>
      </w:r>
      <w:proofErr w:type="gramEnd"/>
      <w:r w:rsidRPr="00726EB7">
        <w:t xml:space="preserve"> in obese offspring (CH vs. CC, P &lt; 0.01, HH vs. CC, P &lt; 0.01, CH-STZ vs. CC, P &lt; 0.0001, HH-S</w:t>
      </w:r>
      <w:r w:rsidR="001A3F8D">
        <w:t>TZ vs. CC, P &lt; 0.01, Figure 8</w:t>
      </w:r>
      <w:r w:rsidRPr="00726EB7">
        <w:t>A and B). Though maternal obesity did not exaggerate the effect of HFD on 8-OHdg expression</w:t>
      </w:r>
      <w:r w:rsidR="00FE670C">
        <w:t>,</w:t>
      </w:r>
      <w:r w:rsidRPr="00726EB7">
        <w:t xml:space="preserve"> maternal obesity significantly increased 8-OHdg expression in offspring weaned to normal diet (HC vs. CC, P &lt; 0.05). </w:t>
      </w:r>
    </w:p>
    <w:p w:rsidR="00CA2B99" w:rsidRPr="00726EB7" w:rsidRDefault="00CA2B99" w:rsidP="00CA2B99"/>
    <w:p w:rsidR="00CA2B99" w:rsidRPr="00726EB7" w:rsidRDefault="00C76E05" w:rsidP="00CA2B99">
      <w:r>
        <w:t xml:space="preserve">The mRNA expression of </w:t>
      </w:r>
      <w:proofErr w:type="spellStart"/>
      <w:r>
        <w:t>iNOS</w:t>
      </w:r>
      <w:proofErr w:type="spellEnd"/>
      <w:r>
        <w:t xml:space="preserve"> </w:t>
      </w:r>
      <w:proofErr w:type="gramStart"/>
      <w:r w:rsidR="00CA2B99" w:rsidRPr="00726EB7">
        <w:t>was increased</w:t>
      </w:r>
      <w:proofErr w:type="gramEnd"/>
      <w:r w:rsidR="00CA2B99" w:rsidRPr="00726EB7">
        <w:t xml:space="preserve"> in the obese offspring (CH vs. CC, P &lt; 0.001, HH vs. CC, P &lt; 0.0001, CH-STZ vs. CC, P &lt; 0.001, HH-ST</w:t>
      </w:r>
      <w:r w:rsidR="001A3F8D">
        <w:t>Z vs. CC, P &lt; 0.001, Figure 8</w:t>
      </w:r>
      <w:r w:rsidR="00CA2B99" w:rsidRPr="00726EB7">
        <w:t xml:space="preserve">C). Importantly, maternal obesity significantly increased </w:t>
      </w:r>
      <w:proofErr w:type="spellStart"/>
      <w:r w:rsidR="00CA2B99" w:rsidRPr="00726EB7">
        <w:t>iNOS</w:t>
      </w:r>
      <w:proofErr w:type="spellEnd"/>
      <w:r w:rsidR="00CA2B99" w:rsidRPr="00726EB7">
        <w:t xml:space="preserve"> expression in offspring weaned to a normal diet, though the overwhelming effect of diet-induced obesity mitigated any demonstrable effect of maternal obesity in obese offspring (HC vs. CC, P &lt; 0.05). Indeed, HFD had a more powerful effect on </w:t>
      </w:r>
      <w:proofErr w:type="spellStart"/>
      <w:r w:rsidR="00CA2B99" w:rsidRPr="00726EB7">
        <w:t>iNOS</w:t>
      </w:r>
      <w:proofErr w:type="spellEnd"/>
      <w:r w:rsidR="00CA2B99" w:rsidRPr="00726EB7">
        <w:t xml:space="preserve"> expression than did maternal obesity (HH vs. HC, P &lt; 0.05).</w:t>
      </w:r>
    </w:p>
    <w:p w:rsidR="00C4538E" w:rsidRDefault="00C4538E">
      <w:pPr>
        <w:spacing w:line="240" w:lineRule="auto"/>
        <w:jc w:val="left"/>
        <w:rPr>
          <w:rFonts w:eastAsia="Times New Roman" w:cs="Times New Roman"/>
          <w:b/>
          <w:bCs/>
          <w:kern w:val="32"/>
          <w:sz w:val="28"/>
          <w:szCs w:val="32"/>
          <w:lang w:val="en-US" w:eastAsia="zh-CN"/>
        </w:rPr>
      </w:pPr>
      <w:r>
        <w:br w:type="page"/>
      </w:r>
    </w:p>
    <w:p w:rsidR="00D4134F" w:rsidRDefault="005E0A80" w:rsidP="003B200E">
      <w:pPr>
        <w:pStyle w:val="Style2"/>
      </w:pPr>
      <w:r>
        <w:lastRenderedPageBreak/>
        <w:t>Discussion</w:t>
      </w:r>
    </w:p>
    <w:p w:rsidR="00CA2B99" w:rsidRPr="00726EB7" w:rsidRDefault="00CA2B99" w:rsidP="00CA2B99">
      <w:r w:rsidRPr="00726EB7">
        <w:t>In this study of maternal and diet-induced obesity, the results demonstrate that diet-induced obesity has multiple detrimental effects on glucose tolerance, metabolic regulation, renal function and structure in C57BL/6 mice. In relation to kidney injury, obesity is associated with functional changes</w:t>
      </w:r>
      <w:r w:rsidR="006A04C9">
        <w:t xml:space="preserve"> including</w:t>
      </w:r>
      <w:r w:rsidRPr="00726EB7">
        <w:t xml:space="preserve"> increased albuminuria and serum creatinine</w:t>
      </w:r>
      <w:r w:rsidR="00D42866">
        <w:t>,</w:t>
      </w:r>
      <w:r w:rsidRPr="00726EB7">
        <w:t xml:space="preserve"> and structural changes including </w:t>
      </w:r>
      <w:proofErr w:type="spellStart"/>
      <w:r w:rsidRPr="00726EB7">
        <w:t>tubulointerstitial</w:t>
      </w:r>
      <w:proofErr w:type="spellEnd"/>
      <w:r w:rsidRPr="00726EB7">
        <w:t xml:space="preserve"> fibrosis, tubular dilatation, and marked </w:t>
      </w:r>
      <w:proofErr w:type="spellStart"/>
      <w:r w:rsidRPr="00726EB7">
        <w:t>vacuolation</w:t>
      </w:r>
      <w:proofErr w:type="spellEnd"/>
      <w:r w:rsidRPr="00726EB7">
        <w:t>. In addition, extracellular matrix components</w:t>
      </w:r>
      <w:r w:rsidR="0061119C">
        <w:t>,</w:t>
      </w:r>
      <w:r w:rsidRPr="00726EB7">
        <w:t xml:space="preserve"> collagen IV and fibronectin</w:t>
      </w:r>
      <w:r w:rsidR="0061119C">
        <w:t>,</w:t>
      </w:r>
      <w:r w:rsidRPr="00726EB7">
        <w:t xml:space="preserve"> and inflammatory and oxidative stress </w:t>
      </w:r>
      <w:r w:rsidR="00D1719E">
        <w:t>markers</w:t>
      </w:r>
      <w:r w:rsidRPr="00726EB7">
        <w:t xml:space="preserve"> are upregula</w:t>
      </w:r>
      <w:r w:rsidR="00D1719E">
        <w:t>ted in the setting of obesity.</w:t>
      </w:r>
      <w:r w:rsidRPr="00726EB7">
        <w:t xml:space="preserve"> </w:t>
      </w:r>
      <w:r w:rsidR="00D1719E">
        <w:t>The</w:t>
      </w:r>
      <w:r w:rsidRPr="00726EB7">
        <w:t xml:space="preserve"> addition of STZ together with HFD had little impact on the renal </w:t>
      </w:r>
      <w:r w:rsidR="00D42866">
        <w:t>outcome</w:t>
      </w:r>
      <w:r w:rsidR="00D42866" w:rsidRPr="00726EB7">
        <w:t xml:space="preserve"> </w:t>
      </w:r>
      <w:r w:rsidRPr="00726EB7">
        <w:t xml:space="preserve">demonstrated </w:t>
      </w:r>
      <w:r w:rsidR="00D42866">
        <w:t xml:space="preserve">at </w:t>
      </w:r>
      <w:r w:rsidRPr="00726EB7">
        <w:t xml:space="preserve">24 weeks </w:t>
      </w:r>
      <w:proofErr w:type="gramStart"/>
      <w:r w:rsidRPr="00726EB7">
        <w:t>later,</w:t>
      </w:r>
      <w:proofErr w:type="gramEnd"/>
      <w:r w:rsidRPr="00726EB7">
        <w:t xml:space="preserve"> suggesting that one dose of STZ is insufficient to worsen chronic kidney damage</w:t>
      </w:r>
      <w:r w:rsidR="00D42866">
        <w:t xml:space="preserve"> induced by dietary obesity</w:t>
      </w:r>
      <w:r w:rsidRPr="00726EB7">
        <w:t xml:space="preserve">. The results suggest that the HFD-induced model of obesity utilising the wild-type C57BL/6 mouse for 32 weeks duration is an excellent model of obesity-related CKD. </w:t>
      </w:r>
    </w:p>
    <w:p w:rsidR="00CA2B99" w:rsidRPr="00726EB7" w:rsidRDefault="00CA2B99" w:rsidP="00CA2B99"/>
    <w:p w:rsidR="00CA2B99" w:rsidRPr="00726EB7" w:rsidRDefault="00CA2B99" w:rsidP="00CA2B99">
      <w:r w:rsidRPr="00726EB7">
        <w:t>Our study also focused on the effect of maternal obesity on offspring kidney health. We found that diet-induced obesity has an overwhelming effect</w:t>
      </w:r>
      <w:r w:rsidR="00FE670C">
        <w:t xml:space="preserve"> on renal health</w:t>
      </w:r>
      <w:r w:rsidRPr="00726EB7">
        <w:t xml:space="preserve">, </w:t>
      </w:r>
      <w:r w:rsidR="00D42866">
        <w:t>overriding</w:t>
      </w:r>
      <w:r w:rsidR="00D42866" w:rsidRPr="00726EB7">
        <w:t xml:space="preserve"> </w:t>
      </w:r>
      <w:r w:rsidRPr="00726EB7">
        <w:t xml:space="preserve">any effect of maternal obesity beyond that induced by obesity itself. Nonetheless, in the current </w:t>
      </w:r>
      <w:r w:rsidR="004E3A3C">
        <w:t>murine</w:t>
      </w:r>
      <w:r w:rsidRPr="00726EB7">
        <w:t xml:space="preserve"> model we demonstrate a sustained effect of maternal obesity on </w:t>
      </w:r>
      <w:r w:rsidR="00D42866">
        <w:t xml:space="preserve">increasing </w:t>
      </w:r>
      <w:r w:rsidRPr="00726EB7">
        <w:t>adiposity, glucose intolerance and lipid concentrations</w:t>
      </w:r>
      <w:r w:rsidR="00D55E79">
        <w:t xml:space="preserve"> in lean offspring</w:t>
      </w:r>
      <w:r w:rsidRPr="00726EB7">
        <w:t>. Moreover, maternal obesity continued to exert an</w:t>
      </w:r>
      <w:r w:rsidR="00D42866">
        <w:t xml:space="preserve"> adverse</w:t>
      </w:r>
      <w:r w:rsidRPr="00726EB7">
        <w:t xml:space="preserve"> effect on renal function with respect to increased albuminuria and raised serum creatinine</w:t>
      </w:r>
      <w:r w:rsidR="00FE670C">
        <w:t xml:space="preserve"> in lean offspring</w:t>
      </w:r>
      <w:r w:rsidRPr="00726EB7">
        <w:t xml:space="preserve">. Importantly, markers of oxidative stress were elevated in offspring of obese mothers who weaned to a normal chow diet. This suggests that oxidative stress is likely to be an important mediator of the developmental programming effect of maternal obesity. </w:t>
      </w:r>
    </w:p>
    <w:p w:rsidR="00CA2B99" w:rsidRPr="00726EB7" w:rsidRDefault="00CA2B99" w:rsidP="00CA2B99"/>
    <w:p w:rsidR="00CA2B99" w:rsidRPr="00726EB7" w:rsidRDefault="00CA2B99" w:rsidP="00CA2B99">
      <w:r w:rsidRPr="00726EB7">
        <w:t xml:space="preserve">Oxidative stress </w:t>
      </w:r>
      <w:r w:rsidR="00B86CF3">
        <w:t>and</w:t>
      </w:r>
      <w:r w:rsidRPr="00726EB7">
        <w:t xml:space="preserve"> inflammatory mediators </w:t>
      </w:r>
      <w:proofErr w:type="gramStart"/>
      <w:r w:rsidRPr="00726EB7">
        <w:t>are known</w:t>
      </w:r>
      <w:proofErr w:type="gramEnd"/>
      <w:r w:rsidRPr="00726EB7">
        <w:t xml:space="preserve"> to be upregulated in the setting of obesity </w:t>
      </w:r>
      <w:r w:rsidRPr="00726EB7">
        <w:fldChar w:fldCharType="begin">
          <w:fldData xml:space="preserve">PEVuZE5vdGU+PENpdGU+PEF1dGhvcj5GZXJuYW5kZXotU2FuY2hlejwvQXV0aG9yPjxZZWFyPjIw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BhZ2VzPjMxMTctMzI8L3BhZ2VzPjx2b2x1bWU+MTI8L3ZvbHVtZT48bnVt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</w:fldData>
        </w:fldChar>
      </w:r>
      <w:r w:rsidR="00716B55">
        <w:instrText xml:space="preserve"> ADDIN EN.CITE </w:instrText>
      </w:r>
      <w:r w:rsidR="00716B55">
        <w:fldChar w:fldCharType="begin">
          <w:fldData xml:space="preserve">PEVuZE5vdGU+PENpdGU+PEF1dGhvcj5GZXJuYW5kZXotU2FuY2hlejwvQXV0aG9yPjxZZWFyPjIw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BhZ2VzPjMxMTctMzI8L3BhZ2VzPjx2b2x1bWU+MTI8L3ZvbHVtZT48bnVt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</w:fldData>
        </w:fldChar>
      </w:r>
      <w:r w:rsidR="00716B55">
        <w:instrText xml:space="preserve"> ADDIN EN.CITE.DATA </w:instrText>
      </w:r>
      <w:r w:rsidR="00716B55">
        <w:fldChar w:fldCharType="end"/>
      </w:r>
      <w:r w:rsidRPr="00726EB7">
        <w:fldChar w:fldCharType="separate"/>
      </w:r>
      <w:r w:rsidR="00716B55">
        <w:rPr>
          <w:noProof/>
        </w:rPr>
        <w:t>(17; 18)</w:t>
      </w:r>
      <w:r w:rsidRPr="00726EB7">
        <w:fldChar w:fldCharType="end"/>
      </w:r>
      <w:r w:rsidRPr="00726EB7">
        <w:t xml:space="preserve">. In addition, altered cellular programming leading to oxidative stress </w:t>
      </w:r>
      <w:proofErr w:type="gramStart"/>
      <w:r w:rsidRPr="00726EB7">
        <w:t>has previously been recognised</w:t>
      </w:r>
      <w:proofErr w:type="gramEnd"/>
      <w:r w:rsidRPr="00726EB7">
        <w:t xml:space="preserve"> as a mechanism underlying the developmental programming effects of maternal obesity </w:t>
      </w:r>
      <w:r w:rsidRPr="00726EB7">
        <w:lastRenderedPageBreak/>
        <w:t xml:space="preserve">on metabolic risk </w:t>
      </w:r>
      <w:r w:rsidRPr="00726EB7">
        <w:fldChar w:fldCharType="begin">
          <w:fldData xml:space="preserve">PEVuZE5vdGU+PENpdGU+PEF1dGhvcj5NYWx0aTwvQXV0aG9yPjxZZWFyPjIwMTQ8L1llYXI+PFJl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</w:fldData>
        </w:fldChar>
      </w:r>
      <w:r w:rsidR="00716B55">
        <w:instrText xml:space="preserve"> ADDIN EN.CITE </w:instrText>
      </w:r>
      <w:r w:rsidR="00716B55">
        <w:fldChar w:fldCharType="begin">
          <w:fldData xml:space="preserve">PEVuZE5vdGU+PENpdGU+PEF1dGhvcj5NYWx0aTwvQXV0aG9yPjxZZWFyPjIwMTQ8L1llYXI+PFJl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</w:fldData>
        </w:fldChar>
      </w:r>
      <w:r w:rsidR="00716B55">
        <w:instrText xml:space="preserve"> ADDIN EN.CITE.DATA </w:instrText>
      </w:r>
      <w:r w:rsidR="00716B55">
        <w:fldChar w:fldCharType="end"/>
      </w:r>
      <w:r w:rsidRPr="00726EB7">
        <w:fldChar w:fldCharType="separate"/>
      </w:r>
      <w:r w:rsidR="00716B55">
        <w:rPr>
          <w:noProof/>
        </w:rPr>
        <w:t>(19; 20)</w:t>
      </w:r>
      <w:r w:rsidRPr="00726EB7">
        <w:fldChar w:fldCharType="end"/>
      </w:r>
      <w:r w:rsidRPr="00726EB7">
        <w:t xml:space="preserve">. Increased reactive oxygen species that outweigh anti-oxidant defence mechanisms will lead to cellular injury initiating the inflammatory signalling cascade </w:t>
      </w:r>
      <w:r w:rsidRPr="00726EB7">
        <w:fldChar w:fldCharType="begin"/>
      </w:r>
      <w:r w:rsidR="00716B55">
        <w:instrText xml:space="preserve"> ADDIN EN.CITE &lt;EndNote&gt;&lt;Cite&gt;&lt;Author&gt;Locatelli&lt;/Author&gt;&lt;Year&gt;2003&lt;/Year&gt;&lt;RecNum&gt;1221&lt;/RecNum&gt;&lt;DisplayText&gt;(21)&lt;/DisplayText&gt;&lt;record&gt;&lt;rec-number&gt;1221&lt;/rec-number&gt;&lt;foreign-keys&gt;&lt;key app="EN" db-id="fxtsaz0fod2er5errwq50szu0rrftsppwxwd" timestamp="145395177</w:instrText>
      </w:r>
      <w:r w:rsidR="00716B55">
        <w:rPr>
          <w:rFonts w:hint="eastAsia"/>
        </w:rPr>
        <w:instrText>5"&gt;1221&lt;/key&gt;&lt;/foreign-keys&gt;&lt;ref-type name="Journal Article"&gt;17&lt;/ref-type&gt;&lt;contributors&gt;&lt;authors&gt;&lt;author&gt;Locatelli, Francesco&lt;/author&gt;&lt;author&gt;Canaud, Bernard&lt;/author&gt;&lt;author&gt;Eckardt, Kai</w:instrText>
      </w:r>
      <w:r w:rsidR="00716B55">
        <w:rPr>
          <w:rFonts w:hint="eastAsia"/>
        </w:rPr>
        <w:instrText>‐</w:instrText>
      </w:r>
      <w:r w:rsidR="00716B55">
        <w:rPr>
          <w:rFonts w:hint="eastAsia"/>
        </w:rPr>
        <w:instrText>Uwe&lt;/author&gt;&lt;author&gt;Stenvinkel, Peter&lt;/author&gt;&lt;author&gt;Wanner, Christoph&lt;/author&gt;&lt;author&gt;Zoccali, Carmine&lt;/author&gt;&lt;/authors&gt;&lt;/contributors&gt;&lt;titles&gt;&lt;title&gt;Oxidative stress in end</w:instrText>
      </w:r>
      <w:r w:rsidR="00716B55">
        <w:rPr>
          <w:rFonts w:hint="eastAsia"/>
        </w:rPr>
        <w:instrText>‐</w:instrText>
      </w:r>
      <w:r w:rsidR="00716B55">
        <w:rPr>
          <w:rFonts w:hint="eastAsia"/>
        </w:rPr>
        <w:instrText>stage renal disease: an emerging threat to patient outcome&lt;/title&gt;&lt;secondary-title&gt;Nephrology Dialysis Transplantation&lt;/secondary-title&gt;&lt;/titles&gt;&lt;</w:instrText>
      </w:r>
      <w:r w:rsidR="00716B55">
        <w:instrText>periodical&gt;&lt;full-title&gt;Nephrology Dialysis Transplantation&lt;/full-title&gt;&lt;/periodical&gt;&lt;pages&gt;1272-1280&lt;/pages&gt;&lt;volume&gt;18&lt;/volume&gt;&lt;number&gt;7&lt;/number&gt;&lt;dates&gt;&lt;year&gt;2003&lt;/year&gt;&lt;pub-dates&gt;&lt;date&gt;July 1, 2003&lt;/date&gt;&lt;/pub-dates&gt;&lt;/dates&gt;&lt;urls&gt;&lt;related-urls&gt;&lt;url&gt;http://ndt.oxfordjournals.org/content/18/7/1272.abstract&lt;/url&gt;&lt;/related-urls&gt;&lt;/urls&gt;&lt;electronic-resource-num&gt;10.1093/ndt/gfg074&lt;/electronic-resource-num&gt;&lt;/record&gt;&lt;/Cite&gt;&lt;/EndNote&gt;</w:instrText>
      </w:r>
      <w:r w:rsidRPr="00726EB7">
        <w:fldChar w:fldCharType="separate"/>
      </w:r>
      <w:r w:rsidR="00716B55">
        <w:rPr>
          <w:noProof/>
        </w:rPr>
        <w:t>(21)</w:t>
      </w:r>
      <w:r w:rsidRPr="00726EB7">
        <w:fldChar w:fldCharType="end"/>
      </w:r>
      <w:r w:rsidRPr="00726EB7">
        <w:t xml:space="preserve">. Oxidative stress </w:t>
      </w:r>
      <w:r w:rsidR="00D55E79">
        <w:t xml:space="preserve">is </w:t>
      </w:r>
      <w:r w:rsidRPr="00726EB7">
        <w:t xml:space="preserve">a key </w:t>
      </w:r>
      <w:r w:rsidR="0061119C">
        <w:t>player</w:t>
      </w:r>
      <w:r w:rsidRPr="00726EB7">
        <w:t xml:space="preserve"> in initiating and potentiating renal fibrosis and </w:t>
      </w:r>
      <w:proofErr w:type="gramStart"/>
      <w:r w:rsidRPr="00726EB7">
        <w:t>is known</w:t>
      </w:r>
      <w:proofErr w:type="gramEnd"/>
      <w:r w:rsidRPr="00726EB7">
        <w:t xml:space="preserve"> to act synergistically with pro-inflammatory cytokines to perpetuate renal damage </w:t>
      </w:r>
      <w:r w:rsidRPr="00726EB7">
        <w:fldChar w:fldCharType="begin">
          <w:fldData xml:space="preserve">PEVuZE5vdGU+PENpdGU+PEF1dGhvcj5Gb3JiZXM8L0F1dGhvcj48WWVhcj4yMDA4PC9ZZWFyPjxS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</w:fldData>
        </w:fldChar>
      </w:r>
      <w:r w:rsidR="00716B55">
        <w:instrText xml:space="preserve"> ADDIN EN.CITE </w:instrText>
      </w:r>
      <w:r w:rsidR="00716B55">
        <w:fldChar w:fldCharType="begin">
          <w:fldData xml:space="preserve">PEVuZE5vdGU+PENpdGU+PEF1dGhvcj5Gb3JiZXM8L0F1dGhvcj48WWVhcj4yMDA4PC9ZZWFyPjxS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</w:fldData>
        </w:fldChar>
      </w:r>
      <w:r w:rsidR="00716B55">
        <w:instrText xml:space="preserve"> ADDIN EN.CITE.DATA </w:instrText>
      </w:r>
      <w:r w:rsidR="00716B55">
        <w:fldChar w:fldCharType="end"/>
      </w:r>
      <w:r w:rsidRPr="00726EB7">
        <w:fldChar w:fldCharType="separate"/>
      </w:r>
      <w:r w:rsidR="00716B55">
        <w:rPr>
          <w:noProof/>
        </w:rPr>
        <w:t>(22-27)</w:t>
      </w:r>
      <w:r w:rsidRPr="00726EB7">
        <w:fldChar w:fldCharType="end"/>
      </w:r>
      <w:r w:rsidRPr="00726EB7">
        <w:t>. Therefore, the findings in this study that maternal obes</w:t>
      </w:r>
      <w:r w:rsidR="004E3A3C">
        <w:t>ity and diet-induced obesity up</w:t>
      </w:r>
      <w:r w:rsidRPr="00726EB7">
        <w:t>regulate markers of oxidative stress in the kidney are in keeping with the known role of oxidative stress.</w:t>
      </w:r>
    </w:p>
    <w:p w:rsidR="00CA2B99" w:rsidRPr="00726EB7" w:rsidRDefault="00CA2B99" w:rsidP="00CA2B99"/>
    <w:p w:rsidR="00CA2B99" w:rsidRPr="00726EB7" w:rsidRDefault="00CA2B99" w:rsidP="00CA2B99">
      <w:pPr>
        <w:rPr>
          <w:rFonts w:eastAsiaTheme="majorEastAsia"/>
          <w:bCs/>
        </w:rPr>
      </w:pPr>
      <w:r w:rsidRPr="00726EB7">
        <w:t xml:space="preserve">A major strength of the present study is the detailed analysis of renal structural changes. Importantly, we observed significant </w:t>
      </w:r>
      <w:proofErr w:type="spellStart"/>
      <w:r w:rsidRPr="00726EB7">
        <w:t>tubulointerstitial</w:t>
      </w:r>
      <w:proofErr w:type="spellEnd"/>
      <w:r w:rsidRPr="00726EB7">
        <w:t xml:space="preserve"> fibrosis and tubular dilatation alongside overwhelming evidence of tubular </w:t>
      </w:r>
      <w:proofErr w:type="spellStart"/>
      <w:r w:rsidRPr="00726EB7">
        <w:t>vacuolation</w:t>
      </w:r>
      <w:proofErr w:type="spellEnd"/>
      <w:r w:rsidRPr="00726EB7">
        <w:t xml:space="preserve"> in the kidneys of HFD-fed offspring. This finding of tubular </w:t>
      </w:r>
      <w:proofErr w:type="spellStart"/>
      <w:r w:rsidRPr="00726EB7">
        <w:t>vacuolation</w:t>
      </w:r>
      <w:proofErr w:type="spellEnd"/>
      <w:r w:rsidRPr="00726EB7">
        <w:t xml:space="preserve"> </w:t>
      </w:r>
      <w:proofErr w:type="gramStart"/>
      <w:r w:rsidR="00454A39">
        <w:rPr>
          <w:rFonts w:eastAsiaTheme="majorEastAsia"/>
          <w:bCs/>
        </w:rPr>
        <w:t>has been previously described</w:t>
      </w:r>
      <w:proofErr w:type="gramEnd"/>
      <w:r w:rsidR="00454A39">
        <w:rPr>
          <w:rFonts w:eastAsiaTheme="majorEastAsia"/>
          <w:bCs/>
        </w:rPr>
        <w:t xml:space="preserve"> and is associated with</w:t>
      </w:r>
      <w:r w:rsidRPr="00726EB7">
        <w:rPr>
          <w:rFonts w:eastAsiaTheme="majorEastAsia"/>
          <w:bCs/>
        </w:rPr>
        <w:t xml:space="preserve"> lipid accumulation </w:t>
      </w:r>
      <w:r w:rsidRPr="00726EB7">
        <w:rPr>
          <w:rFonts w:eastAsiaTheme="majorEastAsia"/>
          <w:bCs/>
        </w:rPr>
        <w:fldChar w:fldCharType="begin">
          <w:fldData xml:space="preserve">PEVuZE5vdGU+PENpdGU+PEF1dGhvcj5Nb3VudDwvQXV0aG9yPjxZZWFyPjIwMTU8L1llYXI+PFJl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</w:fldData>
        </w:fldChar>
      </w:r>
      <w:r w:rsidR="00716B55">
        <w:rPr>
          <w:rFonts w:eastAsiaTheme="majorEastAsia"/>
          <w:bCs/>
        </w:rPr>
        <w:instrText xml:space="preserve"> ADDIN EN.CITE </w:instrText>
      </w:r>
      <w:r w:rsidR="00716B55">
        <w:rPr>
          <w:rFonts w:eastAsiaTheme="majorEastAsia"/>
          <w:bCs/>
        </w:rPr>
        <w:fldChar w:fldCharType="begin">
          <w:fldData xml:space="preserve">PEVuZE5vdGU+PENpdGU+PEF1dGhvcj5Nb3VudDwvQXV0aG9yPjxZZWFyPjIwMTU8L1llYXI+PFJl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</w:fldData>
        </w:fldChar>
      </w:r>
      <w:r w:rsidR="00716B55">
        <w:rPr>
          <w:rFonts w:eastAsiaTheme="majorEastAsia"/>
          <w:bCs/>
        </w:rPr>
        <w:instrText xml:space="preserve"> ADDIN EN.CITE.DATA </w:instrText>
      </w:r>
      <w:r w:rsidR="00716B55">
        <w:rPr>
          <w:rFonts w:eastAsiaTheme="majorEastAsia"/>
          <w:bCs/>
        </w:rPr>
      </w:r>
      <w:r w:rsidR="00716B55">
        <w:rPr>
          <w:rFonts w:eastAsiaTheme="majorEastAsia"/>
          <w:bCs/>
        </w:rPr>
        <w:fldChar w:fldCharType="end"/>
      </w:r>
      <w:r w:rsidRPr="00726EB7">
        <w:rPr>
          <w:rFonts w:eastAsiaTheme="majorEastAsia"/>
          <w:bCs/>
        </w:rPr>
      </w:r>
      <w:r w:rsidRPr="00726EB7">
        <w:rPr>
          <w:rFonts w:eastAsiaTheme="majorEastAsia"/>
          <w:bCs/>
        </w:rPr>
        <w:fldChar w:fldCharType="separate"/>
      </w:r>
      <w:r w:rsidR="00716B55">
        <w:rPr>
          <w:rFonts w:eastAsiaTheme="majorEastAsia"/>
          <w:bCs/>
          <w:noProof/>
        </w:rPr>
        <w:t>(28-31)</w:t>
      </w:r>
      <w:r w:rsidRPr="00726EB7">
        <w:rPr>
          <w:rFonts w:eastAsiaTheme="majorEastAsia"/>
          <w:bCs/>
        </w:rPr>
        <w:fldChar w:fldCharType="end"/>
      </w:r>
      <w:r w:rsidRPr="00726EB7">
        <w:rPr>
          <w:rFonts w:eastAsiaTheme="majorEastAsia"/>
          <w:bCs/>
        </w:rPr>
        <w:t xml:space="preserve">. </w:t>
      </w:r>
      <w:r w:rsidR="00454A39">
        <w:rPr>
          <w:rFonts w:eastAsiaTheme="majorEastAsia"/>
          <w:bCs/>
        </w:rPr>
        <w:t>L</w:t>
      </w:r>
      <w:r w:rsidRPr="00726EB7">
        <w:rPr>
          <w:rFonts w:eastAsiaTheme="majorEastAsia"/>
          <w:bCs/>
        </w:rPr>
        <w:t xml:space="preserve">ipid </w:t>
      </w:r>
      <w:proofErr w:type="spellStart"/>
      <w:r w:rsidRPr="00726EB7">
        <w:rPr>
          <w:rFonts w:eastAsiaTheme="majorEastAsia"/>
          <w:bCs/>
        </w:rPr>
        <w:t>vacuolation</w:t>
      </w:r>
      <w:proofErr w:type="spellEnd"/>
      <w:r w:rsidRPr="00726EB7">
        <w:rPr>
          <w:rFonts w:eastAsiaTheme="majorEastAsia"/>
          <w:bCs/>
        </w:rPr>
        <w:t xml:space="preserve"> </w:t>
      </w:r>
      <w:proofErr w:type="gramStart"/>
      <w:r w:rsidRPr="00726EB7">
        <w:rPr>
          <w:rFonts w:eastAsiaTheme="majorEastAsia"/>
          <w:bCs/>
        </w:rPr>
        <w:t>has been observed</w:t>
      </w:r>
      <w:proofErr w:type="gramEnd"/>
      <w:r w:rsidRPr="00726EB7">
        <w:rPr>
          <w:rFonts w:eastAsiaTheme="majorEastAsia"/>
          <w:bCs/>
        </w:rPr>
        <w:t xml:space="preserve"> in proximal tubular cells in mice </w:t>
      </w:r>
      <w:r w:rsidR="00C3543A">
        <w:rPr>
          <w:rFonts w:eastAsiaTheme="majorEastAsia"/>
          <w:bCs/>
        </w:rPr>
        <w:t>susceptible to</w:t>
      </w:r>
      <w:r w:rsidRPr="00726EB7">
        <w:rPr>
          <w:rFonts w:eastAsiaTheme="majorEastAsia"/>
          <w:bCs/>
        </w:rPr>
        <w:t xml:space="preserve"> the development of CKD </w:t>
      </w:r>
      <w:r w:rsidRPr="00726EB7">
        <w:rPr>
          <w:rFonts w:eastAsiaTheme="majorEastAsia"/>
          <w:bCs/>
        </w:rPr>
        <w:fldChar w:fldCharType="begin">
          <w:fldData xml:space="preserve">PEVuZE5vdGU+PENpdGU+PEF1dGhvcj5EZWNsZXZlczwvQXV0aG9yPjxZZWFyPjIwMTQ8L1llYXI+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</w:fldData>
        </w:fldChar>
      </w:r>
      <w:r w:rsidR="00716B55">
        <w:rPr>
          <w:rFonts w:eastAsiaTheme="majorEastAsia"/>
          <w:bCs/>
        </w:rPr>
        <w:instrText xml:space="preserve"> ADDIN EN.CITE </w:instrText>
      </w:r>
      <w:r w:rsidR="00716B55">
        <w:rPr>
          <w:rFonts w:eastAsiaTheme="majorEastAsia"/>
          <w:bCs/>
        </w:rPr>
        <w:fldChar w:fldCharType="begin">
          <w:fldData xml:space="preserve">PEVuZE5vdGU+PENpdGU+PEF1dGhvcj5EZWNsZXZlczwvQXV0aG9yPjxZZWFyPjIwMTQ8L1llYXI+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</w:fldData>
        </w:fldChar>
      </w:r>
      <w:r w:rsidR="00716B55">
        <w:rPr>
          <w:rFonts w:eastAsiaTheme="majorEastAsia"/>
          <w:bCs/>
        </w:rPr>
        <w:instrText xml:space="preserve"> ADDIN EN.CITE.DATA </w:instrText>
      </w:r>
      <w:r w:rsidR="00716B55">
        <w:rPr>
          <w:rFonts w:eastAsiaTheme="majorEastAsia"/>
          <w:bCs/>
        </w:rPr>
      </w:r>
      <w:r w:rsidR="00716B55">
        <w:rPr>
          <w:rFonts w:eastAsiaTheme="majorEastAsia"/>
          <w:bCs/>
        </w:rPr>
        <w:fldChar w:fldCharType="end"/>
      </w:r>
      <w:r w:rsidRPr="00726EB7">
        <w:rPr>
          <w:rFonts w:eastAsiaTheme="majorEastAsia"/>
          <w:bCs/>
        </w:rPr>
      </w:r>
      <w:r w:rsidRPr="00726EB7">
        <w:rPr>
          <w:rFonts w:eastAsiaTheme="majorEastAsia"/>
          <w:bCs/>
        </w:rPr>
        <w:fldChar w:fldCharType="separate"/>
      </w:r>
      <w:r w:rsidR="00716B55">
        <w:rPr>
          <w:rFonts w:eastAsiaTheme="majorEastAsia"/>
          <w:bCs/>
          <w:noProof/>
        </w:rPr>
        <w:t>(32)</w:t>
      </w:r>
      <w:r w:rsidRPr="00726EB7">
        <w:rPr>
          <w:rFonts w:eastAsiaTheme="majorEastAsia"/>
          <w:bCs/>
        </w:rPr>
        <w:fldChar w:fldCharType="end"/>
      </w:r>
      <w:r w:rsidRPr="00726EB7">
        <w:rPr>
          <w:rFonts w:eastAsiaTheme="majorEastAsia"/>
          <w:bCs/>
        </w:rPr>
        <w:t>. The HFD-fed offspring in the present s</w:t>
      </w:r>
      <w:r w:rsidR="00B86CF3">
        <w:rPr>
          <w:rFonts w:eastAsiaTheme="majorEastAsia"/>
          <w:bCs/>
        </w:rPr>
        <w:t>tudy had marked hyperlipidaemia</w:t>
      </w:r>
      <w:r w:rsidRPr="00726EB7">
        <w:rPr>
          <w:rFonts w:eastAsiaTheme="majorEastAsia"/>
          <w:bCs/>
        </w:rPr>
        <w:t xml:space="preserve"> consistent with the abovementioned association between deranged lipid metabolism and </w:t>
      </w:r>
      <w:proofErr w:type="spellStart"/>
      <w:r w:rsidRPr="00726EB7">
        <w:rPr>
          <w:rFonts w:eastAsiaTheme="majorEastAsia"/>
          <w:bCs/>
        </w:rPr>
        <w:t>vacuolation</w:t>
      </w:r>
      <w:proofErr w:type="spellEnd"/>
      <w:r w:rsidRPr="00726EB7">
        <w:rPr>
          <w:rFonts w:eastAsiaTheme="majorEastAsia"/>
          <w:bCs/>
        </w:rPr>
        <w:t>.</w:t>
      </w:r>
    </w:p>
    <w:p w:rsidR="00CA2B99" w:rsidRPr="00726EB7" w:rsidRDefault="00CA2B99" w:rsidP="00CA2B99">
      <w:pPr>
        <w:rPr>
          <w:rFonts w:eastAsiaTheme="majorEastAsia"/>
          <w:bCs/>
        </w:rPr>
      </w:pPr>
    </w:p>
    <w:p w:rsidR="00CA2B99" w:rsidRPr="00726EB7" w:rsidRDefault="00CA2B99" w:rsidP="00CA2B99">
      <w:pPr>
        <w:rPr>
          <w:rFonts w:eastAsiaTheme="majorEastAsia"/>
          <w:bCs/>
        </w:rPr>
      </w:pPr>
      <w:r w:rsidRPr="00726EB7">
        <w:rPr>
          <w:rFonts w:eastAsiaTheme="majorEastAsia"/>
          <w:bCs/>
        </w:rPr>
        <w:t xml:space="preserve">The results of the current study complement our previous studies demonstrating renal effects of maternal obesity until adolescence, related to renal inflammatory, oxidative stress and fibrotic markers </w:t>
      </w:r>
      <w:r w:rsidRPr="00726EB7">
        <w:rPr>
          <w:rFonts w:eastAsiaTheme="majorEastAsia"/>
          <w:bCs/>
        </w:rPr>
        <w:fldChar w:fldCharType="begin">
          <w:fldData xml:space="preserve">PEVuZE5vdGU+PENpdGU+PEF1dGhvcj5HbGFzdHJhczwvQXV0aG9yPjxZZWFyPjIwMTY8L1llYXI+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</w:fldData>
        </w:fldChar>
      </w:r>
      <w:r w:rsidR="004D3446">
        <w:rPr>
          <w:rFonts w:eastAsiaTheme="majorEastAsia"/>
          <w:bCs/>
        </w:rPr>
        <w:instrText xml:space="preserve"> ADDIN EN.CITE </w:instrText>
      </w:r>
      <w:r w:rsidR="004D3446">
        <w:rPr>
          <w:rFonts w:eastAsiaTheme="majorEastAsia"/>
          <w:bCs/>
        </w:rPr>
        <w:fldChar w:fldCharType="begin">
          <w:fldData xml:space="preserve">PEVuZE5vdGU+PENpdGU+PEF1dGhvcj5HbGFzdHJhczwvQXV0aG9yPjxZZWFyPjIwMTY8L1llYXI+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</w:fldData>
        </w:fldChar>
      </w:r>
      <w:r w:rsidR="004D3446">
        <w:rPr>
          <w:rFonts w:eastAsiaTheme="majorEastAsia"/>
          <w:bCs/>
        </w:rPr>
        <w:instrText xml:space="preserve"> ADDIN EN.CITE.DATA </w:instrText>
      </w:r>
      <w:r w:rsidR="004D3446">
        <w:rPr>
          <w:rFonts w:eastAsiaTheme="majorEastAsia"/>
          <w:bCs/>
        </w:rPr>
      </w:r>
      <w:r w:rsidR="004D3446">
        <w:rPr>
          <w:rFonts w:eastAsiaTheme="majorEastAsia"/>
          <w:bCs/>
        </w:rPr>
        <w:fldChar w:fldCharType="end"/>
      </w:r>
      <w:r w:rsidRPr="00726EB7">
        <w:rPr>
          <w:rFonts w:eastAsiaTheme="majorEastAsia"/>
          <w:bCs/>
        </w:rPr>
      </w:r>
      <w:r w:rsidRPr="00726EB7">
        <w:rPr>
          <w:rFonts w:eastAsiaTheme="majorEastAsia"/>
          <w:bCs/>
        </w:rPr>
        <w:fldChar w:fldCharType="separate"/>
      </w:r>
      <w:r w:rsidR="004D3446">
        <w:rPr>
          <w:rFonts w:eastAsiaTheme="majorEastAsia"/>
          <w:bCs/>
          <w:noProof/>
        </w:rPr>
        <w:t>(12; 13)</w:t>
      </w:r>
      <w:r w:rsidRPr="00726EB7">
        <w:rPr>
          <w:rFonts w:eastAsiaTheme="majorEastAsia"/>
          <w:bCs/>
        </w:rPr>
        <w:fldChar w:fldCharType="end"/>
      </w:r>
      <w:r w:rsidRPr="00726EB7">
        <w:rPr>
          <w:rFonts w:eastAsiaTheme="majorEastAsia"/>
          <w:bCs/>
        </w:rPr>
        <w:t>. Taken together with the current results, the detrimental effect of maternal obesity on renal health persists to adulthood though diet-induced obesity is a more powerful inducer of renal damage. The addition of STZ together with HFD in the present study was not successful in demonstrating a sustained effect of maternal obesity on r</w:t>
      </w:r>
      <w:r w:rsidR="00454A39">
        <w:rPr>
          <w:rFonts w:eastAsiaTheme="majorEastAsia"/>
          <w:bCs/>
        </w:rPr>
        <w:t>enal fibrosis. This may possibly</w:t>
      </w:r>
      <w:r w:rsidRPr="00726EB7">
        <w:rPr>
          <w:rFonts w:eastAsiaTheme="majorEastAsia"/>
          <w:bCs/>
        </w:rPr>
        <w:t xml:space="preserve"> be due to an inadequate dose of STZ, and others have proposed using three doses of STZ with HFD as an alternative </w:t>
      </w:r>
      <w:r w:rsidRPr="00726EB7">
        <w:rPr>
          <w:rFonts w:eastAsiaTheme="majorEastAsia"/>
          <w:bCs/>
        </w:rPr>
        <w:fldChar w:fldCharType="begin"/>
      </w:r>
      <w:r w:rsidR="00716B55">
        <w:rPr>
          <w:rFonts w:eastAsiaTheme="majorEastAsia"/>
          <w:bCs/>
        </w:rPr>
        <w:instrText xml:space="preserve"> ADDIN EN.CITE &lt;EndNote&gt;&lt;Cite&gt;&lt;Author&gt;Gilbert&lt;/Author&gt;&lt;Year&gt;2011&lt;/Year&gt;&lt;RecNum&gt;1116&lt;/RecNum&gt;&lt;DisplayText&gt;(33)&lt;/DisplayText&gt;&lt;record&gt;&lt;rec-number&gt;1116&lt;/rec-number&gt;&lt;foreign-keys&gt;&lt;key app="EN" db-id="fxtsaz0fod2er5errwq50szu0rrftsppwxwd" timestamp="1440508207"&gt;1116&lt;/key&gt;&lt;/foreign-keys&gt;&lt;ref-type name="Journal Article"&gt;17&lt;/ref-type&gt;&lt;contributors&gt;&lt;authors&gt;&lt;author&gt;Gilbert, Elizabeth R.&lt;/author&gt;&lt;author&gt;Fu, Zhuo&lt;/author&gt;&lt;author&gt;Liu, Dongmin&lt;/author&gt;&lt;/authors&gt;&lt;/contributors&gt;&lt;titles&gt;&lt;title&gt;Development of a Nongenetic Mouse Model of Type 2 Diabetes&lt;/title&gt;&lt;secondary-title&gt;Experimental Diabetes Research&lt;/secondary-title&gt;&lt;/titles&gt;&lt;periodical&gt;&lt;full-title&gt;Experimental Diabetes Research&lt;/full-title&gt;&lt;abbr-1&gt;Exp Diabetes Res&lt;/abbr-1&gt;&lt;/periodical&gt;&lt;pages&gt;12&lt;/pages&gt;&lt;volume&gt;2011&lt;/volume&gt;&lt;dates&gt;&lt;year&gt;2011&lt;/year&gt;&lt;/dates&gt;&lt;urls&gt;&lt;related-urls&gt;&lt;url&gt;http://dx.doi.org/10.1155/2011/416254&lt;/url&gt;&lt;/related-urls&gt;&lt;/urls&gt;&lt;custom7&gt;416254&lt;/custom7&gt;&lt;electronic-resource-num&gt;10.1155/2011/416254&lt;/electronic-resource-num&gt;&lt;/record&gt;&lt;/Cite&gt;&lt;/EndNote&gt;</w:instrText>
      </w:r>
      <w:r w:rsidRPr="00726EB7">
        <w:rPr>
          <w:rFonts w:eastAsiaTheme="majorEastAsia"/>
          <w:bCs/>
        </w:rPr>
        <w:fldChar w:fldCharType="separate"/>
      </w:r>
      <w:r w:rsidR="00716B55">
        <w:rPr>
          <w:rFonts w:eastAsiaTheme="majorEastAsia"/>
          <w:bCs/>
          <w:noProof/>
        </w:rPr>
        <w:t>(33)</w:t>
      </w:r>
      <w:r w:rsidRPr="00726EB7">
        <w:rPr>
          <w:rFonts w:eastAsiaTheme="majorEastAsia"/>
          <w:bCs/>
        </w:rPr>
        <w:fldChar w:fldCharType="end"/>
      </w:r>
      <w:r w:rsidRPr="00726EB7">
        <w:rPr>
          <w:rFonts w:eastAsiaTheme="majorEastAsia"/>
          <w:bCs/>
        </w:rPr>
        <w:t>.</w:t>
      </w:r>
    </w:p>
    <w:p w:rsidR="00CA2B99" w:rsidRPr="00726EB7" w:rsidRDefault="00CA2B99" w:rsidP="00CA2B99">
      <w:pPr>
        <w:rPr>
          <w:rFonts w:eastAsiaTheme="majorEastAsia"/>
          <w:bCs/>
        </w:rPr>
      </w:pPr>
    </w:p>
    <w:p w:rsidR="00CA2B99" w:rsidRDefault="00503707" w:rsidP="00CA2B99">
      <w:pPr>
        <w:rPr>
          <w:rFonts w:eastAsiaTheme="majorEastAsia"/>
          <w:bCs/>
        </w:rPr>
      </w:pPr>
      <w:r>
        <w:rPr>
          <w:rFonts w:eastAsiaTheme="majorEastAsia"/>
          <w:bCs/>
        </w:rPr>
        <w:lastRenderedPageBreak/>
        <w:t>A</w:t>
      </w:r>
      <w:r w:rsidRPr="00726EB7">
        <w:rPr>
          <w:rFonts w:eastAsiaTheme="majorEastAsia"/>
          <w:bCs/>
        </w:rPr>
        <w:t xml:space="preserve"> </w:t>
      </w:r>
      <w:r w:rsidR="00CA2B99" w:rsidRPr="00726EB7">
        <w:rPr>
          <w:rFonts w:eastAsiaTheme="majorEastAsia"/>
          <w:bCs/>
        </w:rPr>
        <w:t>summary</w:t>
      </w:r>
      <w:r>
        <w:rPr>
          <w:rFonts w:eastAsiaTheme="majorEastAsia"/>
          <w:bCs/>
        </w:rPr>
        <w:t xml:space="preserve"> of the cardinal findings of our study can be found in Table x. </w:t>
      </w:r>
      <w:r w:rsidR="00CA2B99" w:rsidRPr="00726EB7">
        <w:rPr>
          <w:rFonts w:eastAsiaTheme="majorEastAsia"/>
          <w:bCs/>
        </w:rPr>
        <w:t>We demonstrate</w:t>
      </w:r>
      <w:r>
        <w:rPr>
          <w:rFonts w:eastAsiaTheme="majorEastAsia"/>
          <w:bCs/>
        </w:rPr>
        <w:t>d</w:t>
      </w:r>
      <w:r w:rsidR="00CA2B99" w:rsidRPr="00726EB7">
        <w:rPr>
          <w:rFonts w:eastAsiaTheme="majorEastAsia"/>
          <w:bCs/>
        </w:rPr>
        <w:t xml:space="preserve"> that inflammatory and oxidative stress markers are significantly elevated in the kidneys of obese mice and that they have altered functional and structural changes including </w:t>
      </w:r>
      <w:proofErr w:type="spellStart"/>
      <w:r w:rsidR="00CA2B99" w:rsidRPr="00726EB7">
        <w:rPr>
          <w:rFonts w:eastAsiaTheme="majorEastAsia"/>
          <w:bCs/>
        </w:rPr>
        <w:t>tubulointerstitial</w:t>
      </w:r>
      <w:proofErr w:type="spellEnd"/>
      <w:r w:rsidR="00CA2B99" w:rsidRPr="00726EB7">
        <w:rPr>
          <w:rFonts w:eastAsiaTheme="majorEastAsia"/>
          <w:bCs/>
        </w:rPr>
        <w:t xml:space="preserve"> fibrosis and tubular </w:t>
      </w:r>
      <w:proofErr w:type="spellStart"/>
      <w:r w:rsidR="00CA2B99" w:rsidRPr="00726EB7">
        <w:rPr>
          <w:rFonts w:eastAsiaTheme="majorEastAsia"/>
          <w:bCs/>
        </w:rPr>
        <w:t>vacuolation</w:t>
      </w:r>
      <w:proofErr w:type="spellEnd"/>
      <w:r w:rsidR="00CA2B99" w:rsidRPr="00726EB7">
        <w:rPr>
          <w:rFonts w:eastAsiaTheme="majorEastAsia"/>
          <w:bCs/>
        </w:rPr>
        <w:t xml:space="preserve">. </w:t>
      </w:r>
      <w:r w:rsidR="004E3A3C">
        <w:rPr>
          <w:rFonts w:eastAsiaTheme="majorEastAsia"/>
          <w:bCs/>
        </w:rPr>
        <w:t>M</w:t>
      </w:r>
      <w:r w:rsidR="004E3A3C" w:rsidRPr="004E3A3C">
        <w:rPr>
          <w:rFonts w:eastAsiaTheme="majorEastAsia"/>
          <w:bCs/>
        </w:rPr>
        <w:t xml:space="preserve">aternal obesity had a sustained adverse effect on glucose tolerance, lipid metabolism and renal oxidative stress markers; </w:t>
      </w:r>
      <w:proofErr w:type="gramStart"/>
      <w:r w:rsidR="004E3A3C" w:rsidRPr="004E3A3C">
        <w:rPr>
          <w:rFonts w:eastAsiaTheme="majorEastAsia"/>
          <w:bCs/>
        </w:rPr>
        <w:t>however</w:t>
      </w:r>
      <w:proofErr w:type="gramEnd"/>
      <w:r w:rsidR="004E3A3C" w:rsidRPr="004E3A3C">
        <w:rPr>
          <w:rFonts w:eastAsiaTheme="majorEastAsia"/>
          <w:bCs/>
        </w:rPr>
        <w:t xml:space="preserve"> the harmful effects of diet-induced obesity is even more potent in the long term, </w:t>
      </w:r>
      <w:r w:rsidR="004E3A3C">
        <w:rPr>
          <w:rFonts w:eastAsiaTheme="majorEastAsia"/>
          <w:bCs/>
        </w:rPr>
        <w:t>and</w:t>
      </w:r>
      <w:r w:rsidR="004E3A3C" w:rsidRPr="004E3A3C">
        <w:rPr>
          <w:rFonts w:eastAsiaTheme="majorEastAsia"/>
          <w:bCs/>
        </w:rPr>
        <w:t xml:space="preserve"> can override the detrimental renal consequences induced by maternal obesity alone.</w:t>
      </w:r>
    </w:p>
    <w:p w:rsidR="004E3A3C" w:rsidRDefault="004E3A3C" w:rsidP="00CA2B99">
      <w:pPr>
        <w:rPr>
          <w:rFonts w:eastAsiaTheme="majorEastAsia"/>
          <w:bCs/>
        </w:rPr>
      </w:pPr>
    </w:p>
    <w:p w:rsidR="00AA308A" w:rsidRPr="0059394D" w:rsidRDefault="00AA308A" w:rsidP="00AA308A">
      <w:pPr>
        <w:pStyle w:val="Style2"/>
      </w:pPr>
      <w:r>
        <w:t xml:space="preserve">Author Contributions </w:t>
      </w:r>
    </w:p>
    <w:p w:rsidR="00AA308A" w:rsidRDefault="00AA308A" w:rsidP="00AA308A">
      <w:pPr>
        <w:rPr>
          <w:rFonts w:cs="Times New Roman"/>
        </w:rPr>
      </w:pPr>
      <w:proofErr w:type="gramStart"/>
      <w:r w:rsidRPr="00A7363E">
        <w:rPr>
          <w:rFonts w:cs="Times New Roman"/>
        </w:rPr>
        <w:t xml:space="preserve">S.J.G., </w:t>
      </w:r>
      <w:r>
        <w:rPr>
          <w:rFonts w:cs="Times New Roman"/>
        </w:rPr>
        <w:t xml:space="preserve">M.T., </w:t>
      </w:r>
      <w:r w:rsidRPr="00A7363E">
        <w:rPr>
          <w:rFonts w:cs="Times New Roman"/>
        </w:rPr>
        <w:t>R.T.,</w:t>
      </w:r>
      <w:r>
        <w:rPr>
          <w:rFonts w:cs="Times New Roman"/>
        </w:rPr>
        <w:t xml:space="preserve"> </w:t>
      </w:r>
      <w:r w:rsidR="00D76F19">
        <w:rPr>
          <w:rFonts w:cs="Times New Roman"/>
        </w:rPr>
        <w:t xml:space="preserve">R.T.M. </w:t>
      </w:r>
      <w:r>
        <w:rPr>
          <w:rFonts w:cs="Times New Roman"/>
        </w:rPr>
        <w:t>and H.C.</w:t>
      </w:r>
      <w:r w:rsidRPr="00A7363E">
        <w:rPr>
          <w:rFonts w:cs="Times New Roman"/>
        </w:rPr>
        <w:t xml:space="preserve"> performed </w:t>
      </w:r>
      <w:r>
        <w:rPr>
          <w:rFonts w:cs="Times New Roman"/>
        </w:rPr>
        <w:t xml:space="preserve">animal </w:t>
      </w:r>
      <w:r w:rsidRPr="00A7363E">
        <w:rPr>
          <w:rFonts w:cs="Times New Roman"/>
        </w:rPr>
        <w:t xml:space="preserve">experiments; S.J.G., </w:t>
      </w:r>
      <w:r>
        <w:rPr>
          <w:rFonts w:cs="Times New Roman"/>
        </w:rPr>
        <w:t xml:space="preserve">M.T., R.T. performed laboratory experiments, </w:t>
      </w:r>
      <w:r w:rsidRPr="00A7363E">
        <w:rPr>
          <w:rFonts w:cs="Times New Roman"/>
        </w:rPr>
        <w:t>S.J.G., M.T.</w:t>
      </w:r>
      <w:r>
        <w:rPr>
          <w:rFonts w:cs="Times New Roman"/>
        </w:rPr>
        <w:t>, and S.S. analys</w:t>
      </w:r>
      <w:r w:rsidRPr="00A7363E">
        <w:rPr>
          <w:rFonts w:cs="Times New Roman"/>
        </w:rPr>
        <w:t xml:space="preserve">ed data; </w:t>
      </w:r>
      <w:r>
        <w:rPr>
          <w:rFonts w:cs="Times New Roman"/>
        </w:rPr>
        <w:t xml:space="preserve">M.G.W. and J.C. performed histological scoring, </w:t>
      </w:r>
      <w:r w:rsidRPr="00A7363E">
        <w:rPr>
          <w:rFonts w:cs="Times New Roman"/>
        </w:rPr>
        <w:t xml:space="preserve">S.J.G. prepared figures; S.J.G drafted manuscript; S.J.G., H.C., </w:t>
      </w:r>
      <w:r w:rsidR="00D76F19">
        <w:rPr>
          <w:rFonts w:cs="Times New Roman"/>
        </w:rPr>
        <w:t xml:space="preserve">R.T.M. </w:t>
      </w:r>
      <w:r w:rsidRPr="00A7363E">
        <w:rPr>
          <w:rFonts w:cs="Times New Roman"/>
        </w:rPr>
        <w:t xml:space="preserve">C.A.P., and S.S. edited and revised manuscript; </w:t>
      </w:r>
      <w:r>
        <w:rPr>
          <w:rFonts w:cs="Times New Roman"/>
        </w:rPr>
        <w:t>all authors</w:t>
      </w:r>
      <w:r w:rsidRPr="00A7363E">
        <w:rPr>
          <w:rFonts w:cs="Times New Roman"/>
        </w:rPr>
        <w:t xml:space="preserve"> approved final version of manuscript; S.J.G, C.A.P.</w:t>
      </w:r>
      <w:r>
        <w:rPr>
          <w:rFonts w:cs="Times New Roman"/>
        </w:rPr>
        <w:t>,</w:t>
      </w:r>
      <w:r w:rsidRPr="00A7363E">
        <w:rPr>
          <w:rFonts w:cs="Times New Roman"/>
        </w:rPr>
        <w:t xml:space="preserve"> </w:t>
      </w:r>
      <w:r>
        <w:rPr>
          <w:rFonts w:cs="Times New Roman"/>
        </w:rPr>
        <w:t xml:space="preserve">H.C, </w:t>
      </w:r>
      <w:r w:rsidRPr="00A7363E">
        <w:rPr>
          <w:rFonts w:cs="Times New Roman"/>
        </w:rPr>
        <w:t xml:space="preserve">and S.S. provided conception and design of </w:t>
      </w:r>
      <w:r>
        <w:rPr>
          <w:rFonts w:cs="Times New Roman"/>
        </w:rPr>
        <w:t xml:space="preserve">the </w:t>
      </w:r>
      <w:r w:rsidRPr="00A7363E">
        <w:rPr>
          <w:rFonts w:cs="Times New Roman"/>
        </w:rPr>
        <w:t>research</w:t>
      </w:r>
      <w:r>
        <w:rPr>
          <w:rFonts w:cs="Times New Roman"/>
        </w:rPr>
        <w:t xml:space="preserve"> project</w:t>
      </w:r>
      <w:r w:rsidRPr="00A7363E">
        <w:rPr>
          <w:rFonts w:cs="Times New Roman"/>
        </w:rPr>
        <w:t>.</w:t>
      </w:r>
      <w:proofErr w:type="gramEnd"/>
      <w:r w:rsidRPr="00A7363E">
        <w:rPr>
          <w:rFonts w:cs="Times New Roman"/>
        </w:rPr>
        <w:t xml:space="preserve"> </w:t>
      </w:r>
    </w:p>
    <w:p w:rsidR="00B52B83" w:rsidRDefault="00B52B83">
      <w:pPr>
        <w:spacing w:line="240" w:lineRule="auto"/>
        <w:jc w:val="left"/>
        <w:rPr>
          <w:rFonts w:eastAsia="Times New Roman" w:cs="Times New Roman"/>
          <w:b/>
          <w:bCs/>
          <w:kern w:val="32"/>
          <w:sz w:val="28"/>
          <w:szCs w:val="32"/>
          <w:lang w:val="en-US" w:eastAsia="zh-CN"/>
        </w:rPr>
      </w:pPr>
    </w:p>
    <w:p w:rsidR="0059394D" w:rsidRDefault="005E0A80" w:rsidP="003B200E">
      <w:pPr>
        <w:pStyle w:val="Style2"/>
      </w:pPr>
      <w:r>
        <w:t>Acknowledgments</w:t>
      </w:r>
    </w:p>
    <w:p w:rsidR="00C4538E" w:rsidRDefault="00C4538E" w:rsidP="00C4538E">
      <w:r>
        <w:t xml:space="preserve">This project </w:t>
      </w:r>
      <w:proofErr w:type="gramStart"/>
      <w:r>
        <w:t>was supported</w:t>
      </w:r>
      <w:proofErr w:type="gramEnd"/>
      <w:r>
        <w:t xml:space="preserve"> by a Diabetes Australia Research Trust (DART) </w:t>
      </w:r>
      <w:r w:rsidR="00377116">
        <w:t xml:space="preserve">general </w:t>
      </w:r>
      <w:r>
        <w:t xml:space="preserve">grant. </w:t>
      </w:r>
    </w:p>
    <w:p w:rsidR="00F921D9" w:rsidRDefault="00F921D9" w:rsidP="001F3AD4"/>
    <w:p w:rsidR="008C7FB9" w:rsidRPr="005E4858" w:rsidRDefault="00A91259" w:rsidP="00A74F2C">
      <w:pPr>
        <w:rPr>
          <w:rFonts w:cs="Times New Roman"/>
        </w:rPr>
      </w:pPr>
      <w:r w:rsidRPr="005E4858">
        <w:rPr>
          <w:rFonts w:cs="Times New Roman"/>
        </w:rPr>
        <w:br w:type="page"/>
      </w:r>
    </w:p>
    <w:p w:rsidR="001F3AD4" w:rsidRDefault="005E0A80" w:rsidP="00C47A11">
      <w:pPr>
        <w:pStyle w:val="Style2"/>
      </w:pPr>
      <w:r>
        <w:lastRenderedPageBreak/>
        <w:t>References</w:t>
      </w:r>
    </w:p>
    <w:p w:rsidR="007807E1" w:rsidRDefault="007807E1" w:rsidP="00A61C20">
      <w:pPr>
        <w:spacing w:line="240" w:lineRule="auto"/>
        <w:rPr>
          <w:rFonts w:cs="Times New Roman"/>
        </w:rPr>
      </w:pPr>
    </w:p>
    <w:p w:rsidR="00716B55" w:rsidRPr="00716B55" w:rsidRDefault="007807E1" w:rsidP="00716B55">
      <w:pPr>
        <w:pStyle w:val="EndNoteBibliography"/>
        <w:rPr>
          <w:noProof/>
        </w:rPr>
      </w:pPr>
      <w:r>
        <w:fldChar w:fldCharType="begin"/>
      </w:r>
      <w:r>
        <w:instrText xml:space="preserve"> ADDIN EN.REFLIST </w:instrText>
      </w:r>
      <w:r>
        <w:fldChar w:fldCharType="separate"/>
      </w:r>
      <w:r w:rsidR="00716B55" w:rsidRPr="00716B55">
        <w:rPr>
          <w:noProof/>
        </w:rPr>
        <w:t>1. Gabbay E, Slotki I, Shavit L: Weighing the evidence: obesity, metabolic syndrome, and the risk of chronic kidney disease. BMC nephrology 2015;16:133</w:t>
      </w:r>
    </w:p>
    <w:p w:rsidR="00716B55" w:rsidRPr="00716B55" w:rsidRDefault="00716B55" w:rsidP="00716B55">
      <w:pPr>
        <w:pStyle w:val="EndNoteBibliography"/>
        <w:rPr>
          <w:noProof/>
        </w:rPr>
      </w:pPr>
      <w:r w:rsidRPr="00716B55">
        <w:rPr>
          <w:noProof/>
        </w:rPr>
        <w:t>2. Hall ME, do Carmo JM, da Silva AA, Juncos LA, Wang Z, Hall JE: Obesity, hypertension, and chronic kidney disease. International journal of nephrology and renovascular disease 2014;7:75-88</w:t>
      </w:r>
    </w:p>
    <w:p w:rsidR="00716B55" w:rsidRPr="00716B55" w:rsidRDefault="00716B55" w:rsidP="00716B55">
      <w:pPr>
        <w:pStyle w:val="EndNoteBibliography"/>
        <w:rPr>
          <w:noProof/>
        </w:rPr>
      </w:pPr>
      <w:r w:rsidRPr="00716B55">
        <w:rPr>
          <w:noProof/>
        </w:rPr>
        <w:t>3. Bailey RA, Wang Y, Zhu V, Rupnow MF: Chronic kidney disease in US adults with type 2 diabetes: an updated national estimate of prevalence based on Kidney Disease: Improving Global Outcomes (KDIGO) staging. BMC research notes 2014;7:415</w:t>
      </w:r>
    </w:p>
    <w:p w:rsidR="00716B55" w:rsidRPr="00716B55" w:rsidRDefault="00716B55" w:rsidP="00716B55">
      <w:pPr>
        <w:pStyle w:val="EndNoteBibliography"/>
        <w:rPr>
          <w:noProof/>
        </w:rPr>
      </w:pPr>
      <w:r w:rsidRPr="00716B55">
        <w:rPr>
          <w:noProof/>
        </w:rPr>
        <w:t>4. Catalano PM, Presley L, Minium J, Hauguel-de Mouzon S: Fetuses of obese mothers develop insulin resistance in utero. Diabetes care 2009;32:1076-1080</w:t>
      </w:r>
    </w:p>
    <w:p w:rsidR="00716B55" w:rsidRPr="00716B55" w:rsidRDefault="00716B55" w:rsidP="00716B55">
      <w:pPr>
        <w:pStyle w:val="EndNoteBibliography"/>
        <w:rPr>
          <w:noProof/>
        </w:rPr>
      </w:pPr>
      <w:r w:rsidRPr="00716B55">
        <w:rPr>
          <w:noProof/>
        </w:rPr>
        <w:t>5. Filler G, Rayar MS, da Silva O, Buffo I, Pepelassis D, Sharma AP: Should prevention of chronic kidney disease start before pregnancy? International Urology &amp; Nephrology 2008;40:483-488</w:t>
      </w:r>
    </w:p>
    <w:p w:rsidR="00716B55" w:rsidRPr="00716B55" w:rsidRDefault="00716B55" w:rsidP="00716B55">
      <w:pPr>
        <w:pStyle w:val="EndNoteBibliography"/>
        <w:rPr>
          <w:noProof/>
        </w:rPr>
      </w:pPr>
      <w:r w:rsidRPr="00716B55">
        <w:rPr>
          <w:noProof/>
        </w:rPr>
        <w:t>6. Barker DJ, Martyn CN: The maternal and fetal origins of cardiovascular disease. Journal of epidemiology and community health 1992;46:8-11</w:t>
      </w:r>
    </w:p>
    <w:p w:rsidR="00716B55" w:rsidRPr="00716B55" w:rsidRDefault="00716B55" w:rsidP="00716B55">
      <w:pPr>
        <w:pStyle w:val="EndNoteBibliography"/>
        <w:rPr>
          <w:noProof/>
        </w:rPr>
      </w:pPr>
      <w:r w:rsidRPr="00716B55">
        <w:rPr>
          <w:noProof/>
        </w:rPr>
        <w:t>7. Reynolds RM, Allan KM, Raja EA, Bhattacharya S, McNeill G, Hannaford PC, Sarwar N, Lee AJ, Bhattacharya S, Norman JE: Maternal obesity during pregnancy and premature mortality from cardiovascular event in adult offspring: follow-up of 1 323 275 person years. Bmj 2013;347:f4539</w:t>
      </w:r>
    </w:p>
    <w:p w:rsidR="00716B55" w:rsidRPr="00716B55" w:rsidRDefault="00716B55" w:rsidP="00716B55">
      <w:pPr>
        <w:pStyle w:val="EndNoteBibliography"/>
        <w:rPr>
          <w:noProof/>
        </w:rPr>
      </w:pPr>
      <w:r w:rsidRPr="00716B55">
        <w:rPr>
          <w:noProof/>
        </w:rPr>
        <w:t>8. Forsen T, Eriksson JG, Tuomilehto J, Teramo K, Osmond C, Barker DJ: Mother's weight in pregnancy and coronary heart disease in a cohort of Finnish men: follow up study. Bmj 1997;315:837-840</w:t>
      </w:r>
    </w:p>
    <w:p w:rsidR="00716B55" w:rsidRPr="00716B55" w:rsidRDefault="00716B55" w:rsidP="00716B55">
      <w:pPr>
        <w:pStyle w:val="EndNoteBibliography"/>
        <w:rPr>
          <w:noProof/>
        </w:rPr>
      </w:pPr>
      <w:r w:rsidRPr="00716B55">
        <w:rPr>
          <w:noProof/>
        </w:rPr>
        <w:t>9. Fraser A, Tilling K, Macdonald-Wallis C, Sattar N, Brion MJ, Benfield L, Ness A, Deanfield J, Hingorani A, Nelson SM, Smith GD, Lawlor DA: Association of maternal weight gain in pregnancy with offspring obesity and metabolic and vascular traits in childhood. Circulation 2010;121:2557-2564</w:t>
      </w:r>
    </w:p>
    <w:p w:rsidR="00716B55" w:rsidRPr="00716B55" w:rsidRDefault="00716B55" w:rsidP="00716B55">
      <w:pPr>
        <w:pStyle w:val="EndNoteBibliography"/>
        <w:rPr>
          <w:noProof/>
        </w:rPr>
      </w:pPr>
      <w:r w:rsidRPr="00716B55">
        <w:rPr>
          <w:noProof/>
        </w:rPr>
        <w:lastRenderedPageBreak/>
        <w:t>10. Lee KK, Raja EA, Lee AJ, Bhattacharya S, Bhattacharya S, Norman JE, Reynolds RM: Maternal Obesity During Pregnancy Associates With Premature Mortality and Major Cardiovascular Events in Later Life. Hypertension 2015;66:938-944</w:t>
      </w:r>
    </w:p>
    <w:p w:rsidR="00716B55" w:rsidRPr="00716B55" w:rsidRDefault="00716B55" w:rsidP="00716B55">
      <w:pPr>
        <w:pStyle w:val="EndNoteBibliography"/>
        <w:rPr>
          <w:noProof/>
        </w:rPr>
      </w:pPr>
      <w:r w:rsidRPr="00716B55">
        <w:rPr>
          <w:noProof/>
        </w:rPr>
        <w:t>11. Hsu CW, Yamamoto KT, Henry RK, De Roos AJ, Flynn JT: Prenatal Risk Factors for Childhood CKD. Journal of the American Society of Nephrology : JASN 2014;25:2105-2111</w:t>
      </w:r>
    </w:p>
    <w:p w:rsidR="00716B55" w:rsidRPr="00716B55" w:rsidRDefault="00716B55" w:rsidP="00716B55">
      <w:pPr>
        <w:pStyle w:val="EndNoteBibliography"/>
        <w:rPr>
          <w:noProof/>
        </w:rPr>
      </w:pPr>
      <w:r w:rsidRPr="00716B55">
        <w:rPr>
          <w:noProof/>
        </w:rPr>
        <w:t>12. Glastras SJ, Chen H, McGrath RT, Zaky AA, Gill AJ, Pollock CA, Saad S: Effect of GLP-1 Receptor Activation on Offspring Kidney Health in a Rat Model of Maternal Obesity. Sci Rep 2016;6:23525</w:t>
      </w:r>
    </w:p>
    <w:p w:rsidR="00716B55" w:rsidRPr="00716B55" w:rsidRDefault="00716B55" w:rsidP="00716B55">
      <w:pPr>
        <w:pStyle w:val="EndNoteBibliography"/>
        <w:rPr>
          <w:noProof/>
        </w:rPr>
      </w:pPr>
      <w:r w:rsidRPr="00716B55">
        <w:rPr>
          <w:noProof/>
        </w:rPr>
        <w:t>13. Glastras SJ, Wong MG, Chen H, Zhang J, Zaky A, Pollock CA, Saad S: FXR expression is associated with dysregulated glucose and lipid levels in the offspring kidney induced by maternal obesity. Nutr Metab (Lond) 2015;12:40</w:t>
      </w:r>
    </w:p>
    <w:p w:rsidR="00716B55" w:rsidRPr="00716B55" w:rsidRDefault="00716B55" w:rsidP="00716B55">
      <w:pPr>
        <w:pStyle w:val="EndNoteBibliography"/>
        <w:rPr>
          <w:noProof/>
        </w:rPr>
      </w:pPr>
      <w:r w:rsidRPr="00716B55">
        <w:rPr>
          <w:noProof/>
        </w:rPr>
        <w:t>14. Glastras SJ, Tsang M, Teh R, Chen H, McGrath RT, Zaky AA, Wong MG, Pollock CA, Saad S: Maternal obesity promotoes diabetic nephropathy in rodent offspring. Scientific Reports 2016;In Press</w:t>
      </w:r>
    </w:p>
    <w:p w:rsidR="00716B55" w:rsidRPr="00716B55" w:rsidRDefault="00716B55" w:rsidP="00716B55">
      <w:pPr>
        <w:pStyle w:val="EndNoteBibliography"/>
        <w:rPr>
          <w:noProof/>
        </w:rPr>
      </w:pPr>
      <w:r w:rsidRPr="00716B55">
        <w:rPr>
          <w:noProof/>
        </w:rPr>
        <w:t>15. Shao M, Lu X, Cong W, Xing X, Tan Y, Li Y, Li X, Jin L, Wang X, Dong J, Jin S, Zhang C, Cai L: Multiple low-dose radiation prevents type 2 diabetes-induced renal damage through attenuation of dyslipidemia and insulin resistance and subsequent renal inflammation and oxidative stress. PLoS ONE 2014;9:e92574</w:t>
      </w:r>
    </w:p>
    <w:p w:rsidR="00716B55" w:rsidRPr="00716B55" w:rsidRDefault="00716B55" w:rsidP="00716B55">
      <w:pPr>
        <w:pStyle w:val="EndNoteBibliography"/>
        <w:rPr>
          <w:noProof/>
        </w:rPr>
      </w:pPr>
      <w:r w:rsidRPr="00716B55">
        <w:rPr>
          <w:noProof/>
        </w:rPr>
        <w:t>16. Wong M, Saad S, Zhang J, Gross S, Jarolimek W, Schilter H, Chen JA, Gill AJ, Pollock CA, Wong MG: Semicarbazide-sensitive amine oxidase (SSAO) inhibition ameliorates kidney fibrosis in a unilateral ureteral obstruction murine model. American journal of physiology Renal physiology 2014;307:F908-916</w:t>
      </w:r>
    </w:p>
    <w:p w:rsidR="00716B55" w:rsidRPr="00716B55" w:rsidRDefault="00716B55" w:rsidP="00716B55">
      <w:pPr>
        <w:pStyle w:val="EndNoteBibliography"/>
        <w:rPr>
          <w:noProof/>
        </w:rPr>
      </w:pPr>
      <w:r w:rsidRPr="00716B55">
        <w:rPr>
          <w:noProof/>
        </w:rPr>
        <w:t>17. Fernandez-Sanchez A, Madrigal-Santillan E, Bautista M, Esquivel-Soto J, Morales-Gonzalez A, Esquivel-Chirino C, Durante-Montiel I, Sanchez-Rivera G, Valadez-Vega C, Morales-Gonzalez JA: Inflammation, oxidative stress, and obesity. International journal of molecular sciences 2011;12:3117-3132</w:t>
      </w:r>
    </w:p>
    <w:p w:rsidR="00716B55" w:rsidRPr="00716B55" w:rsidRDefault="00716B55" w:rsidP="00716B55">
      <w:pPr>
        <w:pStyle w:val="EndNoteBibliography"/>
        <w:rPr>
          <w:noProof/>
        </w:rPr>
      </w:pPr>
      <w:r w:rsidRPr="00716B55">
        <w:rPr>
          <w:noProof/>
        </w:rPr>
        <w:lastRenderedPageBreak/>
        <w:t>18. Matsuzawa-Nagata N, Takamura T, Ando H, Nakamura S, Kurita S, Misu H, Ota T, Yokoyama M, Honda M, Miyamoto K, Kaneko S: Increased oxidative stress precedes the onset of high-fat diet-induced insulin resistance and obesity. Metabolism 2008;57:1071-1077</w:t>
      </w:r>
    </w:p>
    <w:p w:rsidR="00716B55" w:rsidRPr="00716B55" w:rsidRDefault="00716B55" w:rsidP="00716B55">
      <w:pPr>
        <w:pStyle w:val="EndNoteBibliography"/>
        <w:rPr>
          <w:noProof/>
        </w:rPr>
      </w:pPr>
      <w:r w:rsidRPr="00716B55">
        <w:rPr>
          <w:noProof/>
        </w:rPr>
        <w:t>19. Malti N, Merzouk H, Merzouk SA, Loukidi B, Karaouzene N, Malti A, Narce M: Oxidative stress and maternal obesity: feto-placental unit interaction. Placenta 2014;35:411-416</w:t>
      </w:r>
    </w:p>
    <w:p w:rsidR="00716B55" w:rsidRPr="00716B55" w:rsidRDefault="00716B55" w:rsidP="00716B55">
      <w:pPr>
        <w:pStyle w:val="EndNoteBibliography"/>
        <w:rPr>
          <w:noProof/>
        </w:rPr>
      </w:pPr>
      <w:r w:rsidRPr="00716B55">
        <w:rPr>
          <w:noProof/>
        </w:rPr>
        <w:t>20. Li M, Sloboda DM, Vickers MH: Maternal obesity and developmental programming of metabolic disorders in offspring: evidence from animal models. Exp Diabetes Res 2011;2011:592408</w:t>
      </w:r>
    </w:p>
    <w:p w:rsidR="00716B55" w:rsidRPr="00716B55" w:rsidRDefault="00716B55" w:rsidP="00716B55">
      <w:pPr>
        <w:pStyle w:val="EndNoteBibliography"/>
        <w:rPr>
          <w:noProof/>
        </w:rPr>
      </w:pPr>
      <w:r w:rsidRPr="00716B55">
        <w:rPr>
          <w:rFonts w:hint="eastAsia"/>
          <w:noProof/>
        </w:rPr>
        <w:t>21. Locatelli F, Canaud B, Eckardt KU, Stenvinkel P, Wanner C, Zoccali C: Oxidative stress in end</w:t>
      </w:r>
      <w:r w:rsidRPr="00716B55">
        <w:rPr>
          <w:rFonts w:hint="eastAsia"/>
          <w:noProof/>
        </w:rPr>
        <w:t>‐</w:t>
      </w:r>
      <w:r w:rsidRPr="00716B55">
        <w:rPr>
          <w:rFonts w:hint="eastAsia"/>
          <w:noProof/>
        </w:rPr>
        <w:t>stage renal disease: an emerging threat to patient outcome. Nephrology Dialysis Transplantation 2003;18:1272-1280</w:t>
      </w:r>
    </w:p>
    <w:p w:rsidR="00716B55" w:rsidRPr="00716B55" w:rsidRDefault="00716B55" w:rsidP="00716B55">
      <w:pPr>
        <w:pStyle w:val="EndNoteBibliography"/>
        <w:rPr>
          <w:noProof/>
        </w:rPr>
      </w:pPr>
      <w:r w:rsidRPr="00716B55">
        <w:rPr>
          <w:noProof/>
        </w:rPr>
        <w:t>22. Forbes JM, Coughlan MT, Cooper ME: Oxidative stress as a major culprit in kidney disease in diabetes. Diabetes 2008;57:1446-1454</w:t>
      </w:r>
    </w:p>
    <w:p w:rsidR="00716B55" w:rsidRPr="00716B55" w:rsidRDefault="00716B55" w:rsidP="00716B55">
      <w:pPr>
        <w:pStyle w:val="EndNoteBibliography"/>
        <w:rPr>
          <w:noProof/>
        </w:rPr>
      </w:pPr>
      <w:r w:rsidRPr="00716B55">
        <w:rPr>
          <w:noProof/>
        </w:rPr>
        <w:t>23. Efstratiadis G, Divani M, Katsioulis E, Vergoulas G: Renal fibrosis. Hippokratia 2009;13:223-228</w:t>
      </w:r>
    </w:p>
    <w:p w:rsidR="00716B55" w:rsidRPr="00716B55" w:rsidRDefault="00716B55" w:rsidP="00716B55">
      <w:pPr>
        <w:pStyle w:val="EndNoteBibliography"/>
        <w:rPr>
          <w:noProof/>
        </w:rPr>
      </w:pPr>
      <w:r w:rsidRPr="00716B55">
        <w:rPr>
          <w:noProof/>
        </w:rPr>
        <w:t>24. Small DM, Coombes JS, Bennett N, Johnson DW, Gobe GC: Oxidative stress, anti-oxidant therapies and chronic kidney disease. Nephrology 2012;17:311-321</w:t>
      </w:r>
    </w:p>
    <w:p w:rsidR="00716B55" w:rsidRPr="00716B55" w:rsidRDefault="00716B55" w:rsidP="00716B55">
      <w:pPr>
        <w:pStyle w:val="EndNoteBibliography"/>
        <w:rPr>
          <w:noProof/>
        </w:rPr>
      </w:pPr>
      <w:r w:rsidRPr="00716B55">
        <w:rPr>
          <w:noProof/>
        </w:rPr>
        <w:t>25. Sharma K: Mitochondrial hormesis and diabetic complications. Diabetes 2015;64:663-672</w:t>
      </w:r>
    </w:p>
    <w:p w:rsidR="00716B55" w:rsidRPr="00716B55" w:rsidRDefault="00716B55" w:rsidP="00716B55">
      <w:pPr>
        <w:pStyle w:val="EndNoteBibliography"/>
        <w:rPr>
          <w:noProof/>
        </w:rPr>
      </w:pPr>
      <w:r w:rsidRPr="00716B55">
        <w:rPr>
          <w:noProof/>
        </w:rPr>
        <w:t>26. Sharma K: Obesity, oxidative stress, and fibrosis in chronic kidney disease. Kidney international supplements 2014;4:113-117</w:t>
      </w:r>
    </w:p>
    <w:p w:rsidR="00716B55" w:rsidRPr="00716B55" w:rsidRDefault="00716B55" w:rsidP="00716B55">
      <w:pPr>
        <w:pStyle w:val="EndNoteBibliography"/>
        <w:rPr>
          <w:noProof/>
        </w:rPr>
      </w:pPr>
      <w:r w:rsidRPr="00716B55">
        <w:rPr>
          <w:noProof/>
        </w:rPr>
        <w:t>27. Sung C-C, Hsu Y-C, Chen C-C, Lin Y-F, Wu C-C: Oxidative Stress and Nucleic Acid Oxidation in Patients with Chronic Kidney Disease. Oxidative Medicine and Cellular Longevity 2013;2013:301982</w:t>
      </w:r>
    </w:p>
    <w:p w:rsidR="00716B55" w:rsidRPr="00716B55" w:rsidRDefault="00716B55" w:rsidP="00716B55">
      <w:pPr>
        <w:pStyle w:val="EndNoteBibliography"/>
        <w:rPr>
          <w:noProof/>
        </w:rPr>
      </w:pPr>
      <w:r w:rsidRPr="00716B55">
        <w:rPr>
          <w:noProof/>
        </w:rPr>
        <w:t>28. Mount P, Davies M, Choy SW, Cook N, Power D: Obesity-Related Chronic Kidney Disease-The Role of Lipid Metabolism. Metabolites 2015;5:720-732</w:t>
      </w:r>
    </w:p>
    <w:p w:rsidR="00716B55" w:rsidRPr="00716B55" w:rsidRDefault="00716B55" w:rsidP="00716B55">
      <w:pPr>
        <w:pStyle w:val="EndNoteBibliography"/>
        <w:rPr>
          <w:noProof/>
        </w:rPr>
      </w:pPr>
      <w:r w:rsidRPr="00716B55">
        <w:rPr>
          <w:noProof/>
        </w:rPr>
        <w:lastRenderedPageBreak/>
        <w:t>29. Kume S, Uzu T, Araki S, Sugimoto T, Isshiki K, Chin-Kanasaki M, Sakaguchi M, Kubota N, Terauchi Y, Kadowaki T, Haneda M, Kashiwagi A, Koya D: Role of altered renal lipid metabolism in the development of renal injury induced by a high-fat diet. J Am Soc Nephrol 2007;18:2715-2723</w:t>
      </w:r>
    </w:p>
    <w:p w:rsidR="00716B55" w:rsidRPr="00716B55" w:rsidRDefault="00716B55" w:rsidP="00716B55">
      <w:pPr>
        <w:pStyle w:val="EndNoteBibliography"/>
        <w:rPr>
          <w:noProof/>
        </w:rPr>
      </w:pPr>
      <w:r w:rsidRPr="00716B55">
        <w:rPr>
          <w:noProof/>
        </w:rPr>
        <w:t>30. Wang Z, Jiang T, Li J, Proctor G, McManaman JL, Lucia S, Chua S, Levi M: Regulation of renal lipid metabolism, lipid accumulation, and glomerulosclerosis in FVBdb/db mice with type 2 diabetes. Diabetes 2005;54:2328-2335</w:t>
      </w:r>
    </w:p>
    <w:p w:rsidR="00716B55" w:rsidRPr="00716B55" w:rsidRDefault="00716B55" w:rsidP="00716B55">
      <w:pPr>
        <w:pStyle w:val="EndNoteBibliography"/>
        <w:rPr>
          <w:noProof/>
        </w:rPr>
      </w:pPr>
      <w:r w:rsidRPr="00716B55">
        <w:rPr>
          <w:noProof/>
        </w:rPr>
        <w:t>31. Hao J, Liu SX, Zhao S, Liu QJ, Liu W, Duan HJ: High-fat diet causes increased serum insulin and glucose which synergistically lead to renal tubular lipid deposition and extracellular matrix accumulation. The British journal of nutrition 2012;107:74-85</w:t>
      </w:r>
    </w:p>
    <w:p w:rsidR="00716B55" w:rsidRPr="00716B55" w:rsidRDefault="00716B55" w:rsidP="00716B55">
      <w:pPr>
        <w:pStyle w:val="EndNoteBibliography"/>
        <w:rPr>
          <w:noProof/>
        </w:rPr>
      </w:pPr>
      <w:r w:rsidRPr="00716B55">
        <w:rPr>
          <w:noProof/>
        </w:rPr>
        <w:t>32. Decleves AE, Zolkipli Z, Satriano J, Wang L, Nakayama T, Rogac M, Le TP, Nortier JL, Farquhar MG, Naviaux RK, Sharma K: Regulation of lipid accumulation by AMP-activated kinase [corrected] in high fat diet-induced kidney injury. Kidney Int 2014;85:611-623</w:t>
      </w:r>
    </w:p>
    <w:p w:rsidR="00716B55" w:rsidRPr="00716B55" w:rsidRDefault="00716B55" w:rsidP="00716B55">
      <w:pPr>
        <w:pStyle w:val="EndNoteBibliography"/>
        <w:rPr>
          <w:noProof/>
        </w:rPr>
      </w:pPr>
      <w:r w:rsidRPr="00716B55">
        <w:rPr>
          <w:noProof/>
        </w:rPr>
        <w:t>33. Gilbert ER, Fu Z, Liu D: Development of a Nongenetic Mouse Model of Type 2 Diabetes. Exp Diabetes Res 2011;2011:12</w:t>
      </w:r>
    </w:p>
    <w:p w:rsidR="007807E1" w:rsidRDefault="007807E1" w:rsidP="00A61C20">
      <w:pPr>
        <w:spacing w:line="240" w:lineRule="auto"/>
        <w:rPr>
          <w:rFonts w:cs="Times New Roman"/>
        </w:rPr>
      </w:pPr>
      <w:r>
        <w:rPr>
          <w:rFonts w:cs="Times New Roman"/>
        </w:rPr>
        <w:fldChar w:fldCharType="end"/>
      </w:r>
    </w:p>
    <w:p w:rsidR="007807E1" w:rsidRDefault="007807E1">
      <w:pPr>
        <w:spacing w:line="240" w:lineRule="auto"/>
        <w:jc w:val="left"/>
        <w:rPr>
          <w:rFonts w:cs="Times New Roman"/>
        </w:rPr>
      </w:pPr>
      <w:r>
        <w:rPr>
          <w:rFonts w:cs="Times New Roman"/>
        </w:rPr>
        <w:br w:type="page"/>
      </w:r>
    </w:p>
    <w:p w:rsidR="007807E1" w:rsidRPr="005E4858" w:rsidRDefault="007807E1" w:rsidP="007807E1">
      <w:pPr>
        <w:pStyle w:val="Style2"/>
      </w:pPr>
      <w:r w:rsidRPr="005E4858">
        <w:lastRenderedPageBreak/>
        <w:t>FIGURES</w:t>
      </w:r>
    </w:p>
    <w:p w:rsidR="007807E1" w:rsidRPr="005E4858" w:rsidRDefault="007807E1" w:rsidP="007807E1">
      <w:pPr>
        <w:rPr>
          <w:rFonts w:cs="Times New Roman"/>
        </w:rPr>
      </w:pPr>
    </w:p>
    <w:p w:rsidR="005E0A80" w:rsidRPr="005E0A80" w:rsidRDefault="007807E1" w:rsidP="005E0A80">
      <w:pPr>
        <w:rPr>
          <w:rFonts w:eastAsiaTheme="majorEastAsia" w:cstheme="majorBidi"/>
          <w:b/>
          <w:bCs/>
        </w:rPr>
      </w:pPr>
      <w:proofErr w:type="gramStart"/>
      <w:r w:rsidRPr="00AA5FFB">
        <w:rPr>
          <w:rStyle w:val="Heading3Char"/>
          <w:b w:val="0"/>
        </w:rPr>
        <w:t>Figure 1.</w:t>
      </w:r>
      <w:proofErr w:type="gramEnd"/>
      <w:r w:rsidRPr="005E4858">
        <w:t xml:space="preserve"> </w:t>
      </w:r>
      <w:r w:rsidR="005E0A80" w:rsidRPr="00726EB7">
        <w:t>Anthropometric measures performed at Week 32</w:t>
      </w:r>
      <w:r w:rsidR="005E0A80">
        <w:t xml:space="preserve">. </w:t>
      </w:r>
      <w:proofErr w:type="gramStart"/>
      <w:r w:rsidR="005E0A80" w:rsidRPr="00726EB7">
        <w:t xml:space="preserve">A. Body weight, B. Retroperitoneal fat mass relative to body weight, C. </w:t>
      </w:r>
      <w:proofErr w:type="spellStart"/>
      <w:r w:rsidR="005E0A80" w:rsidRPr="00726EB7">
        <w:t>Epididymal</w:t>
      </w:r>
      <w:proofErr w:type="spellEnd"/>
      <w:r w:rsidR="005E0A80" w:rsidRPr="00726EB7">
        <w:t xml:space="preserve"> fat mass relative to body weight, and D. Liver mass relative to body weight.</w:t>
      </w:r>
      <w:proofErr w:type="gramEnd"/>
      <w:r w:rsidR="005E0A80" w:rsidRPr="00726EB7">
        <w:t xml:space="preserve"> Results are expressed as mean ± SEM, N = 9-20. </w:t>
      </w:r>
      <w:proofErr w:type="gramStart"/>
      <w:r w:rsidR="005E0A80" w:rsidRPr="00726EB7">
        <w:t xml:space="preserve">*P&lt; 0.05, **P&lt;0.01, ***P&lt;0.001, ****P&lt;0.0001 compared to CC. Control: CC, offspring from obese mothers fed chow: HC, offspring of lean mothers fed high fat diet (HFD): CH, offspring of obese mothers fed HFD: HH, offspring of lean mothers fed HFD and administered one dose of </w:t>
      </w:r>
      <w:proofErr w:type="spellStart"/>
      <w:r w:rsidR="005E0A80" w:rsidRPr="00726EB7">
        <w:t>streptozotocin</w:t>
      </w:r>
      <w:proofErr w:type="spellEnd"/>
      <w:r w:rsidR="005E0A80" w:rsidRPr="00726EB7">
        <w:t xml:space="preserve"> (STZ) at Week 8:CH-STZ, and offspring of obese mothers fed HFD and administered one dose of STZ: HH-STZ.</w:t>
      </w:r>
      <w:proofErr w:type="gramEnd"/>
    </w:p>
    <w:p w:rsidR="007807E1" w:rsidRPr="005E4858" w:rsidRDefault="007807E1" w:rsidP="007807E1">
      <w:pPr>
        <w:rPr>
          <w:rFonts w:cs="Times New Roman"/>
        </w:rPr>
      </w:pPr>
    </w:p>
    <w:p w:rsidR="007807E1" w:rsidRPr="005E4858" w:rsidRDefault="007807E1" w:rsidP="007807E1">
      <w:pPr>
        <w:rPr>
          <w:rFonts w:cs="Times New Roman"/>
        </w:rPr>
      </w:pPr>
    </w:p>
    <w:p w:rsidR="005E0A80" w:rsidRPr="00726EB7" w:rsidRDefault="007807E1" w:rsidP="005E0A80">
      <w:proofErr w:type="gramStart"/>
      <w:r w:rsidRPr="005E4858">
        <w:rPr>
          <w:rFonts w:cs="Times New Roman"/>
        </w:rPr>
        <w:t>Figure 2.</w:t>
      </w:r>
      <w:proofErr w:type="gramEnd"/>
      <w:r w:rsidRPr="005E4858">
        <w:rPr>
          <w:rFonts w:cs="Times New Roman"/>
        </w:rPr>
        <w:t xml:space="preserve"> </w:t>
      </w:r>
      <w:r w:rsidR="005E0A80">
        <w:t>Intraperitoneal glucose tolerance tests</w:t>
      </w:r>
      <w:r w:rsidR="005E0A80" w:rsidRPr="00726EB7">
        <w:t xml:space="preserve"> performed at postnatal Week 14, 20 and 31 in C57Bl/6J mice</w:t>
      </w:r>
      <w:r w:rsidR="005E0A80">
        <w:t xml:space="preserve">. </w:t>
      </w:r>
      <w:r w:rsidR="005E0A80" w:rsidRPr="00726EB7">
        <w:t xml:space="preserve">Blood glucose levels </w:t>
      </w:r>
      <w:proofErr w:type="gramStart"/>
      <w:r w:rsidR="005E0A80" w:rsidRPr="00726EB7">
        <w:t>were measured</w:t>
      </w:r>
      <w:proofErr w:type="gramEnd"/>
      <w:r w:rsidR="005E0A80" w:rsidRPr="00726EB7">
        <w:t xml:space="preserve"> at 0, 15, 30, 60 and 90 minutes post-glucose injection (A-C). </w:t>
      </w:r>
      <w:proofErr w:type="gramStart"/>
      <w:r w:rsidR="005E0A80" w:rsidRPr="00726EB7">
        <w:t>AUC of A-C (D-F).</w:t>
      </w:r>
      <w:proofErr w:type="gramEnd"/>
      <w:r w:rsidR="005E0A80" w:rsidRPr="00726EB7">
        <w:t xml:space="preserve"> Results are expressed as mean ± SEM, n = 8-13. *P&lt; 0.05, **P&lt;0.01, ***P&lt;0.001, ****P&lt;0.0001 compared to CC. </w:t>
      </w:r>
    </w:p>
    <w:p w:rsidR="007807E1" w:rsidRDefault="007807E1" w:rsidP="007807E1">
      <w:pPr>
        <w:rPr>
          <w:rFonts w:cs="Times New Roman"/>
        </w:rPr>
      </w:pPr>
    </w:p>
    <w:p w:rsidR="004875D1" w:rsidRDefault="004875D1" w:rsidP="007807E1">
      <w:proofErr w:type="gramStart"/>
      <w:r>
        <w:rPr>
          <w:rFonts w:cs="Times New Roman"/>
        </w:rPr>
        <w:t>Figure 3.</w:t>
      </w:r>
      <w:proofErr w:type="gramEnd"/>
      <w:r>
        <w:rPr>
          <w:rFonts w:cs="Times New Roman"/>
        </w:rPr>
        <w:t xml:space="preserve"> Metab</w:t>
      </w:r>
      <w:r w:rsidR="00D21619">
        <w:rPr>
          <w:rFonts w:cs="Times New Roman"/>
        </w:rPr>
        <w:t>olic measures at Week 32</w:t>
      </w:r>
      <w:r w:rsidR="005E0A80">
        <w:rPr>
          <w:rFonts w:cs="Times New Roman"/>
        </w:rPr>
        <w:t xml:space="preserve">. </w:t>
      </w:r>
      <w:r w:rsidR="005E0A80" w:rsidRPr="00726EB7">
        <w:t xml:space="preserve">A. Serum insulin, B. HOMA-IR score, C. Serum total cholesterol, D. Serum triglyceride measure, E. </w:t>
      </w:r>
      <w:r w:rsidR="00C3543A">
        <w:t>LDL</w:t>
      </w:r>
      <w:r w:rsidR="005E0A80" w:rsidRPr="00726EB7">
        <w:t xml:space="preserve"> concentration, F. </w:t>
      </w:r>
      <w:r w:rsidR="00C3543A">
        <w:t>NEFA</w:t>
      </w:r>
      <w:r w:rsidR="005E0A80" w:rsidRPr="00726EB7">
        <w:t xml:space="preserve"> concentration. Results are expressed as mean ± SEM, N = 6-10. *P&lt; 0.05, **P&lt;0.01, ***P&lt;0.001, ****P&lt;0.0001 compared to CC. </w:t>
      </w:r>
    </w:p>
    <w:p w:rsidR="00D55E79" w:rsidRPr="005E4858" w:rsidRDefault="00D55E79" w:rsidP="007807E1">
      <w:pPr>
        <w:rPr>
          <w:rFonts w:cs="Times New Roman"/>
        </w:rPr>
      </w:pPr>
    </w:p>
    <w:p w:rsidR="005E0A80" w:rsidRPr="00726EB7" w:rsidRDefault="00D21619" w:rsidP="005E0A80">
      <w:proofErr w:type="gramStart"/>
      <w:r>
        <w:rPr>
          <w:rFonts w:cs="Times New Roman"/>
        </w:rPr>
        <w:t>Figure 4.</w:t>
      </w:r>
      <w:proofErr w:type="gramEnd"/>
      <w:r>
        <w:rPr>
          <w:rFonts w:cs="Times New Roman"/>
        </w:rPr>
        <w:t xml:space="preserve"> </w:t>
      </w:r>
      <w:proofErr w:type="gramStart"/>
      <w:r>
        <w:rPr>
          <w:rFonts w:cs="Times New Roman"/>
        </w:rPr>
        <w:t>Rena</w:t>
      </w:r>
      <w:r w:rsidR="005E0A80">
        <w:rPr>
          <w:rFonts w:cs="Times New Roman"/>
        </w:rPr>
        <w:t>l functional changes at Week 32.</w:t>
      </w:r>
      <w:proofErr w:type="gramEnd"/>
      <w:r>
        <w:rPr>
          <w:rFonts w:cs="Times New Roman"/>
        </w:rPr>
        <w:t xml:space="preserve"> </w:t>
      </w:r>
      <w:proofErr w:type="gramStart"/>
      <w:r w:rsidR="005E0A80" w:rsidRPr="00726EB7">
        <w:t>A. Urinary albumin to creatinine ratio (ACR) at Week 31, B. Serum creatinine concentration at Week 32.</w:t>
      </w:r>
      <w:proofErr w:type="gramEnd"/>
      <w:r w:rsidR="005E0A80" w:rsidRPr="00726EB7">
        <w:t xml:space="preserve"> Results are expressed as mean ± SEM, N = 9-20. *P&lt; 0.05, **P&lt;0.01 compared to CC. </w:t>
      </w:r>
    </w:p>
    <w:p w:rsidR="00D21619" w:rsidRPr="005E4858" w:rsidRDefault="00D21619" w:rsidP="00D21619">
      <w:pPr>
        <w:rPr>
          <w:rFonts w:cs="Times New Roman"/>
        </w:rPr>
      </w:pPr>
    </w:p>
    <w:p w:rsidR="007807E1" w:rsidRPr="005E4858" w:rsidRDefault="007807E1" w:rsidP="007807E1">
      <w:pPr>
        <w:rPr>
          <w:rFonts w:cs="Times New Roman"/>
        </w:rPr>
      </w:pPr>
    </w:p>
    <w:p w:rsidR="005E0A80" w:rsidRPr="00726EB7" w:rsidRDefault="00D21619" w:rsidP="005E0A80">
      <w:proofErr w:type="gramStart"/>
      <w:r>
        <w:rPr>
          <w:rFonts w:cs="Times New Roman"/>
        </w:rPr>
        <w:lastRenderedPageBreak/>
        <w:t>Figure 5</w:t>
      </w:r>
      <w:r w:rsidR="007807E1">
        <w:rPr>
          <w:rFonts w:cs="Times New Roman"/>
        </w:rPr>
        <w:t>.</w:t>
      </w:r>
      <w:proofErr w:type="gramEnd"/>
      <w:r w:rsidR="007807E1">
        <w:rPr>
          <w:rFonts w:cs="Times New Roman"/>
        </w:rPr>
        <w:t xml:space="preserve"> </w:t>
      </w:r>
      <w:proofErr w:type="gramStart"/>
      <w:r>
        <w:rPr>
          <w:rFonts w:cs="Times New Roman"/>
        </w:rPr>
        <w:t>Rena</w:t>
      </w:r>
      <w:r w:rsidR="005E0A80">
        <w:rPr>
          <w:rFonts w:cs="Times New Roman"/>
        </w:rPr>
        <w:t>l structural changes at Week 32.</w:t>
      </w:r>
      <w:proofErr w:type="gramEnd"/>
      <w:r w:rsidR="005E0A80">
        <w:rPr>
          <w:rFonts w:cs="Times New Roman"/>
        </w:rPr>
        <w:t xml:space="preserve"> A.</w:t>
      </w:r>
      <w:r>
        <w:rPr>
          <w:rFonts w:cs="Times New Roman"/>
        </w:rPr>
        <w:t xml:space="preserve"> </w:t>
      </w:r>
      <w:r w:rsidR="005E0A80" w:rsidRPr="00726EB7">
        <w:t xml:space="preserve">Periodic acid Schiff staining (PAS) representative image at </w:t>
      </w:r>
      <w:proofErr w:type="gramStart"/>
      <w:r w:rsidR="005E0A80" w:rsidRPr="00726EB7">
        <w:t>400x</w:t>
      </w:r>
      <w:proofErr w:type="gramEnd"/>
      <w:r w:rsidR="005E0A80" w:rsidRPr="00726EB7">
        <w:t xml:space="preserve"> magnification, B. Interstitial fibrosis score, C. Tubular dilatation score, D. Tubular </w:t>
      </w:r>
      <w:proofErr w:type="spellStart"/>
      <w:r w:rsidR="005E0A80" w:rsidRPr="00726EB7">
        <w:t>vacuolation</w:t>
      </w:r>
      <w:proofErr w:type="spellEnd"/>
      <w:r w:rsidR="005E0A80" w:rsidRPr="00726EB7">
        <w:t xml:space="preserve"> score, E. Nuclear inclusion body score, F. Tubular cast score, G. Glomerulosclerosis score. Results are expressed as mean ± SEM, N = 6-7. *P&lt; 0.05, **P&lt;0.01, ***P&lt;0.001, ****P&lt;0.0001 compared to CC. </w:t>
      </w:r>
    </w:p>
    <w:p w:rsidR="00D21619" w:rsidRDefault="00D21619" w:rsidP="007807E1">
      <w:pPr>
        <w:rPr>
          <w:rFonts w:cs="Times New Roman"/>
        </w:rPr>
      </w:pPr>
    </w:p>
    <w:p w:rsidR="00D21619" w:rsidRDefault="00D21619" w:rsidP="007807E1">
      <w:pPr>
        <w:rPr>
          <w:rFonts w:cs="Times New Roman"/>
        </w:rPr>
      </w:pPr>
    </w:p>
    <w:p w:rsidR="005E0A80" w:rsidRPr="00726EB7" w:rsidRDefault="00D21619" w:rsidP="005E0A80">
      <w:proofErr w:type="gramStart"/>
      <w:r>
        <w:rPr>
          <w:rFonts w:cs="Times New Roman"/>
        </w:rPr>
        <w:t>Figure 6.</w:t>
      </w:r>
      <w:proofErr w:type="gramEnd"/>
      <w:r>
        <w:rPr>
          <w:rFonts w:cs="Times New Roman"/>
        </w:rPr>
        <w:t xml:space="preserve"> </w:t>
      </w:r>
      <w:proofErr w:type="gramStart"/>
      <w:r>
        <w:rPr>
          <w:rFonts w:cs="Times New Roman"/>
        </w:rPr>
        <w:t>Markers of extracellular matrix deposition at Week 32</w:t>
      </w:r>
      <w:r w:rsidR="005E0A80">
        <w:rPr>
          <w:rFonts w:cs="Times New Roman"/>
        </w:rPr>
        <w:t>.</w:t>
      </w:r>
      <w:proofErr w:type="gramEnd"/>
      <w:r>
        <w:rPr>
          <w:rFonts w:cs="Times New Roman"/>
        </w:rPr>
        <w:t xml:space="preserve"> </w:t>
      </w:r>
      <w:r w:rsidR="005E0A80" w:rsidRPr="00726EB7">
        <w:t xml:space="preserve">A. Collagen IV representative images at 400x magnification, B. Area (%) of collagen IV staining, C. Collagen IV mRNA expression, D. Fibronectin representative images at 400x magnification, E. Area (%) of fibronectin staining, F. Fibronectin mRNA expression. Results are expressed as mean ± SEM, N = 4-6. *P&lt; 0.05, **P&lt;0.01, ***P&lt;0.001, ****P&lt;0.0001 compared to CC. </w:t>
      </w:r>
    </w:p>
    <w:p w:rsidR="00D21619" w:rsidRDefault="00D21619" w:rsidP="00D21619">
      <w:pPr>
        <w:rPr>
          <w:rFonts w:cs="Times New Roman"/>
        </w:rPr>
      </w:pPr>
    </w:p>
    <w:p w:rsidR="005749BD" w:rsidRDefault="005749BD" w:rsidP="00D21619">
      <w:pPr>
        <w:rPr>
          <w:rFonts w:cs="Times New Roman"/>
        </w:rPr>
      </w:pPr>
    </w:p>
    <w:p w:rsidR="005749BD" w:rsidRDefault="005749BD" w:rsidP="005749BD">
      <w:proofErr w:type="gramStart"/>
      <w:r>
        <w:rPr>
          <w:rFonts w:cs="Times New Roman"/>
        </w:rPr>
        <w:t>Figure 7.</w:t>
      </w:r>
      <w:proofErr w:type="gramEnd"/>
      <w:r>
        <w:rPr>
          <w:rFonts w:cs="Times New Roman"/>
        </w:rPr>
        <w:t xml:space="preserve"> </w:t>
      </w:r>
      <w:proofErr w:type="gramStart"/>
      <w:r w:rsidR="00CF5238">
        <w:rPr>
          <w:rFonts w:cs="Times New Roman"/>
        </w:rPr>
        <w:t>Renal markers</w:t>
      </w:r>
      <w:r w:rsidR="005E0A80">
        <w:rPr>
          <w:rFonts w:cs="Times New Roman"/>
        </w:rPr>
        <w:t xml:space="preserve"> of inflammation at Week 32.</w:t>
      </w:r>
      <w:proofErr w:type="gramEnd"/>
      <w:r>
        <w:rPr>
          <w:rFonts w:cs="Times New Roman"/>
        </w:rPr>
        <w:t xml:space="preserve"> </w:t>
      </w:r>
      <w:r w:rsidR="005E0A80" w:rsidRPr="00726EB7">
        <w:t xml:space="preserve">A. CD68 representative images at </w:t>
      </w:r>
      <w:proofErr w:type="gramStart"/>
      <w:r w:rsidR="005E0A80" w:rsidRPr="00726EB7">
        <w:t>200x</w:t>
      </w:r>
      <w:proofErr w:type="gramEnd"/>
      <w:r w:rsidR="005E0A80" w:rsidRPr="00726EB7">
        <w:t xml:space="preserve"> magnification, B. Area (%) of CD68 staining, C. Area (%) of F4/80 staining, D. F4/80 representative images at 200x magnification, E. </w:t>
      </w:r>
      <w:r w:rsidR="005E0A80" w:rsidRPr="00726EB7">
        <w:rPr>
          <w:color w:val="000000"/>
        </w:rPr>
        <w:t>TGF-β</w:t>
      </w:r>
      <w:r w:rsidR="005E0A80" w:rsidRPr="00726EB7">
        <w:t xml:space="preserve"> mRNA expression, F. MCP-1 mRNA expression. Results are expressed as mean ± SEM, N = 4-6. *P&lt; 0.05, **P&lt;0.01, ***P&lt;0.001, ****P&lt;0.0001 compared to CC. </w:t>
      </w:r>
    </w:p>
    <w:p w:rsidR="00D55E79" w:rsidRDefault="00D55E79" w:rsidP="005749BD">
      <w:pPr>
        <w:rPr>
          <w:rFonts w:cs="Times New Roman"/>
        </w:rPr>
        <w:sectPr w:rsidR="00D55E79" w:rsidSect="00DD06F9">
          <w:footerReference w:type="even" r:id="rId10"/>
          <w:footerReference w:type="default" r:id="rId11"/>
          <w:pgSz w:w="11900" w:h="16840"/>
          <w:pgMar w:top="1134" w:right="1134" w:bottom="1134" w:left="1134" w:header="708" w:footer="708" w:gutter="0"/>
          <w:cols w:space="708"/>
          <w:docGrid w:linePitch="360"/>
        </w:sectPr>
      </w:pPr>
    </w:p>
    <w:p w:rsidR="005E0A80" w:rsidRPr="00726EB7" w:rsidRDefault="005749BD" w:rsidP="005E0A80">
      <w:proofErr w:type="gramStart"/>
      <w:r>
        <w:rPr>
          <w:rFonts w:cs="Times New Roman"/>
        </w:rPr>
        <w:lastRenderedPageBreak/>
        <w:t>Figure 8.</w:t>
      </w:r>
      <w:proofErr w:type="gramEnd"/>
      <w:r>
        <w:rPr>
          <w:rFonts w:cs="Times New Roman"/>
        </w:rPr>
        <w:t xml:space="preserve"> </w:t>
      </w:r>
      <w:proofErr w:type="gramStart"/>
      <w:r>
        <w:rPr>
          <w:rFonts w:cs="Times New Roman"/>
        </w:rPr>
        <w:t xml:space="preserve">Markers of oxidative </w:t>
      </w:r>
      <w:r w:rsidR="005E0A80">
        <w:rPr>
          <w:rFonts w:cs="Times New Roman"/>
        </w:rPr>
        <w:t>stress in the kidney at Week 32.</w:t>
      </w:r>
      <w:proofErr w:type="gramEnd"/>
      <w:r>
        <w:rPr>
          <w:rFonts w:cs="Times New Roman"/>
        </w:rPr>
        <w:t xml:space="preserve"> </w:t>
      </w:r>
      <w:r w:rsidR="005E0A80" w:rsidRPr="00726EB7">
        <w:t xml:space="preserve">A. 8-OHdg representative images at </w:t>
      </w:r>
      <w:proofErr w:type="gramStart"/>
      <w:r w:rsidR="005E0A80" w:rsidRPr="00726EB7">
        <w:t>200x</w:t>
      </w:r>
      <w:proofErr w:type="gramEnd"/>
      <w:r w:rsidR="005E0A80" w:rsidRPr="00726EB7">
        <w:t xml:space="preserve"> magnification, B. Area (%) of 8-OHdg staining, C. </w:t>
      </w:r>
      <w:proofErr w:type="spellStart"/>
      <w:r w:rsidR="005E0A80" w:rsidRPr="00726EB7">
        <w:t>iNOS</w:t>
      </w:r>
      <w:proofErr w:type="spellEnd"/>
      <w:r w:rsidR="005E0A80" w:rsidRPr="00726EB7">
        <w:t xml:space="preserve"> mRNA expression. Results are expressed as mean ± SEM, N = 4-6. *P&lt; 0.05, **P&lt;0.01, ***P&lt;0.001, ****P&lt;0.0001 compared to CC. </w:t>
      </w:r>
    </w:p>
    <w:p w:rsidR="004E5E7A" w:rsidRDefault="004E5E7A" w:rsidP="004E5E7A">
      <w:pPr>
        <w:rPr>
          <w:rFonts w:cs="Times New Roman"/>
        </w:rPr>
      </w:pPr>
    </w:p>
    <w:p w:rsidR="004E5E7A" w:rsidRDefault="004E5E7A" w:rsidP="005E0A80">
      <w:pPr>
        <w:spacing w:line="240" w:lineRule="auto"/>
        <w:jc w:val="left"/>
        <w:rPr>
          <w:rFonts w:cs="Times New Roman"/>
        </w:rPr>
      </w:pPr>
    </w:p>
    <w:sectPr w:rsidR="004E5E7A" w:rsidSect="00E146C8">
      <w:headerReference w:type="even" r:id="rId12"/>
      <w:headerReference w:type="default" r:id="rId13"/>
      <w:footerReference w:type="even" r:id="rId14"/>
      <w:footerReference w:type="default" r:id="rId15"/>
      <w:pgSz w:w="11900" w:h="16840"/>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1314C" w:rsidRDefault="00F1314C" w:rsidP="00BC1F70">
      <w:r>
        <w:separator/>
      </w:r>
    </w:p>
  </w:endnote>
  <w:endnote w:type="continuationSeparator" w:id="0">
    <w:p w:rsidR="00F1314C" w:rsidRDefault="00F1314C" w:rsidP="00BC1F70">
      <w:r>
        <w:continuationSeparator/>
      </w:r>
    </w:p>
  </w:endnote>
  <w:endnote w:type="continuationNotice" w:id="1">
    <w:p w:rsidR="00F1314C" w:rsidRDefault="00F1314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7411" w:rsidRDefault="007A7411" w:rsidP="007807E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7A7411" w:rsidRDefault="007A741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7411" w:rsidRDefault="007A7411" w:rsidP="007807E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D00AE">
      <w:rPr>
        <w:rStyle w:val="PageNumber"/>
        <w:noProof/>
      </w:rPr>
      <w:t>7</w:t>
    </w:r>
    <w:r>
      <w:rPr>
        <w:rStyle w:val="PageNumber"/>
      </w:rPr>
      <w:fldChar w:fldCharType="end"/>
    </w:r>
  </w:p>
  <w:p w:rsidR="007A7411" w:rsidRDefault="007A741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7411" w:rsidRDefault="007A7411" w:rsidP="0067346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7A7411" w:rsidRDefault="007A7411" w:rsidP="00BC1F70">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7411" w:rsidRDefault="007A7411" w:rsidP="0067346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D00AE">
      <w:rPr>
        <w:rStyle w:val="PageNumber"/>
        <w:noProof/>
      </w:rPr>
      <w:t>24</w:t>
    </w:r>
    <w:r>
      <w:rPr>
        <w:rStyle w:val="PageNumber"/>
      </w:rPr>
      <w:fldChar w:fldCharType="end"/>
    </w:r>
  </w:p>
  <w:p w:rsidR="007A7411" w:rsidRDefault="007A7411" w:rsidP="00BC1F70">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1314C" w:rsidRDefault="00F1314C" w:rsidP="00BC1F70">
      <w:r>
        <w:separator/>
      </w:r>
    </w:p>
  </w:footnote>
  <w:footnote w:type="continuationSeparator" w:id="0">
    <w:p w:rsidR="00F1314C" w:rsidRDefault="00F1314C" w:rsidP="00BC1F70">
      <w:r>
        <w:continuationSeparator/>
      </w:r>
    </w:p>
  </w:footnote>
  <w:footnote w:type="continuationNotice" w:id="1">
    <w:p w:rsidR="00F1314C" w:rsidRDefault="00F1314C">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7411" w:rsidRDefault="007A7411" w:rsidP="000D4CF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7A7411" w:rsidRDefault="007A7411" w:rsidP="00087E5C">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7411" w:rsidRDefault="007A7411" w:rsidP="00087E5C">
    <w:pPr>
      <w:pStyle w:val="Header"/>
      <w:tabs>
        <w:tab w:val="clear" w:pos="4320"/>
        <w:tab w:val="clear" w:pos="8640"/>
        <w:tab w:val="left" w:pos="6017"/>
      </w:tabs>
      <w:ind w:right="360"/>
      <w:jc w:val="right"/>
    </w:pPr>
    <w:r>
      <w:tab/>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ui Chen">
    <w15:presenceInfo w15:providerId="Windows Live" w15:userId="543ec50c609a8bf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activeWritingStyle w:appName="MSWord" w:lang="en-US" w:vendorID="64" w:dllVersion="131078" w:nlCheck="1" w:checkStyle="1"/>
  <w:activeWritingStyle w:appName="MSWord" w:lang="en-GB" w:vendorID="64" w:dllVersion="131078" w:nlCheck="1" w:checkStyle="0"/>
  <w:activeWritingStyle w:appName="MSWord" w:lang="en-AU" w:vendorID="64" w:dllVersion="131078" w:nlCheck="1" w:checkStyle="1"/>
  <w:proofState w:spelling="clean" w:grammar="clean"/>
  <w:trackRevisions/>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iabet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fxtsaz0fod2er5errwq50szu0rrftsppwxwd&quot;&gt;MyPhd210716&lt;record-ids&gt;&lt;item&gt;323&lt;/item&gt;&lt;item&gt;640&lt;/item&gt;&lt;item&gt;677&lt;/item&gt;&lt;item&gt;685&lt;/item&gt;&lt;item&gt;777&lt;/item&gt;&lt;item&gt;805&lt;/item&gt;&lt;item&gt;897&lt;/item&gt;&lt;item&gt;899&lt;/item&gt;&lt;item&gt;906&lt;/item&gt;&lt;item&gt;908&lt;/item&gt;&lt;item&gt;974&lt;/item&gt;&lt;item&gt;1100&lt;/item&gt;&lt;item&gt;1116&lt;/item&gt;&lt;item&gt;1121&lt;/item&gt;&lt;item&gt;1126&lt;/item&gt;&lt;item&gt;1148&lt;/item&gt;&lt;item&gt;1182&lt;/item&gt;&lt;item&gt;1217&lt;/item&gt;&lt;item&gt;1219&lt;/item&gt;&lt;item&gt;1221&lt;/item&gt;&lt;item&gt;1262&lt;/item&gt;&lt;item&gt;1398&lt;/item&gt;&lt;item&gt;1415&lt;/item&gt;&lt;item&gt;1416&lt;/item&gt;&lt;item&gt;1455&lt;/item&gt;&lt;item&gt;1473&lt;/item&gt;&lt;item&gt;1482&lt;/item&gt;&lt;item&gt;1495&lt;/item&gt;&lt;item&gt;1585&lt;/item&gt;&lt;item&gt;1597&lt;/item&gt;&lt;item&gt;1676&lt;/item&gt;&lt;item&gt;1703&lt;/item&gt;&lt;item&gt;1704&lt;/item&gt;&lt;/record-ids&gt;&lt;/item&gt;&lt;/Libraries&gt;"/>
  </w:docVars>
  <w:rsids>
    <w:rsidRoot w:val="00B45149"/>
    <w:rsid w:val="0000524D"/>
    <w:rsid w:val="00015869"/>
    <w:rsid w:val="00017570"/>
    <w:rsid w:val="00021201"/>
    <w:rsid w:val="00032099"/>
    <w:rsid w:val="00032B29"/>
    <w:rsid w:val="0004574E"/>
    <w:rsid w:val="00051FE3"/>
    <w:rsid w:val="00060670"/>
    <w:rsid w:val="00062F20"/>
    <w:rsid w:val="00071C73"/>
    <w:rsid w:val="00085EA2"/>
    <w:rsid w:val="00085FFB"/>
    <w:rsid w:val="00087E5C"/>
    <w:rsid w:val="000940F5"/>
    <w:rsid w:val="000A183D"/>
    <w:rsid w:val="000A3BDC"/>
    <w:rsid w:val="000A6619"/>
    <w:rsid w:val="000B2334"/>
    <w:rsid w:val="000B36EF"/>
    <w:rsid w:val="000C17C3"/>
    <w:rsid w:val="000C1EC1"/>
    <w:rsid w:val="000C3856"/>
    <w:rsid w:val="000C644A"/>
    <w:rsid w:val="000D0FA7"/>
    <w:rsid w:val="000D1CF0"/>
    <w:rsid w:val="000D4CFA"/>
    <w:rsid w:val="000F7CEE"/>
    <w:rsid w:val="00106539"/>
    <w:rsid w:val="0012777C"/>
    <w:rsid w:val="0013152A"/>
    <w:rsid w:val="00133523"/>
    <w:rsid w:val="001369F3"/>
    <w:rsid w:val="00136B39"/>
    <w:rsid w:val="00144765"/>
    <w:rsid w:val="0015242E"/>
    <w:rsid w:val="00152644"/>
    <w:rsid w:val="00154E03"/>
    <w:rsid w:val="00156E11"/>
    <w:rsid w:val="00157BBD"/>
    <w:rsid w:val="00163DAD"/>
    <w:rsid w:val="00173981"/>
    <w:rsid w:val="00175C6C"/>
    <w:rsid w:val="00183641"/>
    <w:rsid w:val="00191337"/>
    <w:rsid w:val="00195A5E"/>
    <w:rsid w:val="001A3B4F"/>
    <w:rsid w:val="001A3F8D"/>
    <w:rsid w:val="001A4318"/>
    <w:rsid w:val="001B10B4"/>
    <w:rsid w:val="001B12B5"/>
    <w:rsid w:val="001B181B"/>
    <w:rsid w:val="001C1569"/>
    <w:rsid w:val="001C2048"/>
    <w:rsid w:val="001C59A0"/>
    <w:rsid w:val="001C69FC"/>
    <w:rsid w:val="001D00AE"/>
    <w:rsid w:val="001D73F6"/>
    <w:rsid w:val="001E0960"/>
    <w:rsid w:val="001F3AD4"/>
    <w:rsid w:val="001F7981"/>
    <w:rsid w:val="0020184C"/>
    <w:rsid w:val="00202F2B"/>
    <w:rsid w:val="00207BBF"/>
    <w:rsid w:val="00215A88"/>
    <w:rsid w:val="00221341"/>
    <w:rsid w:val="002215FA"/>
    <w:rsid w:val="002265EB"/>
    <w:rsid w:val="00230F5F"/>
    <w:rsid w:val="00231E3B"/>
    <w:rsid w:val="00234506"/>
    <w:rsid w:val="002440CF"/>
    <w:rsid w:val="002524DA"/>
    <w:rsid w:val="00252B53"/>
    <w:rsid w:val="0025510E"/>
    <w:rsid w:val="0025534B"/>
    <w:rsid w:val="00260990"/>
    <w:rsid w:val="0026515A"/>
    <w:rsid w:val="002651AB"/>
    <w:rsid w:val="00267CAD"/>
    <w:rsid w:val="00272C84"/>
    <w:rsid w:val="002738F3"/>
    <w:rsid w:val="00291509"/>
    <w:rsid w:val="002947FD"/>
    <w:rsid w:val="002A1ABA"/>
    <w:rsid w:val="002B5232"/>
    <w:rsid w:val="002C27A1"/>
    <w:rsid w:val="002C4115"/>
    <w:rsid w:val="002C53C7"/>
    <w:rsid w:val="002C6D0D"/>
    <w:rsid w:val="002C7306"/>
    <w:rsid w:val="002D21B6"/>
    <w:rsid w:val="002E0E8F"/>
    <w:rsid w:val="002E4D17"/>
    <w:rsid w:val="002E6DE2"/>
    <w:rsid w:val="002F062E"/>
    <w:rsid w:val="002F2DD0"/>
    <w:rsid w:val="002F3555"/>
    <w:rsid w:val="00303D27"/>
    <w:rsid w:val="00307C50"/>
    <w:rsid w:val="00311F4A"/>
    <w:rsid w:val="003136D6"/>
    <w:rsid w:val="00316225"/>
    <w:rsid w:val="00320B63"/>
    <w:rsid w:val="00321C7E"/>
    <w:rsid w:val="003323AB"/>
    <w:rsid w:val="003334A6"/>
    <w:rsid w:val="00350449"/>
    <w:rsid w:val="00356064"/>
    <w:rsid w:val="00356FD0"/>
    <w:rsid w:val="003579BB"/>
    <w:rsid w:val="00361F15"/>
    <w:rsid w:val="00366C07"/>
    <w:rsid w:val="00371A44"/>
    <w:rsid w:val="00371CE6"/>
    <w:rsid w:val="003735D3"/>
    <w:rsid w:val="00376DFA"/>
    <w:rsid w:val="00376FF8"/>
    <w:rsid w:val="00377116"/>
    <w:rsid w:val="0038340A"/>
    <w:rsid w:val="0038372D"/>
    <w:rsid w:val="003837E6"/>
    <w:rsid w:val="003841FB"/>
    <w:rsid w:val="00395190"/>
    <w:rsid w:val="003A5173"/>
    <w:rsid w:val="003B1C63"/>
    <w:rsid w:val="003B200E"/>
    <w:rsid w:val="003C1A77"/>
    <w:rsid w:val="003C2C48"/>
    <w:rsid w:val="003D01F1"/>
    <w:rsid w:val="003E23CF"/>
    <w:rsid w:val="003E5B20"/>
    <w:rsid w:val="003E6BF8"/>
    <w:rsid w:val="003E7DC6"/>
    <w:rsid w:val="003F293B"/>
    <w:rsid w:val="003F2EBF"/>
    <w:rsid w:val="003F7B44"/>
    <w:rsid w:val="00401782"/>
    <w:rsid w:val="00404352"/>
    <w:rsid w:val="00411E79"/>
    <w:rsid w:val="004140B7"/>
    <w:rsid w:val="00421861"/>
    <w:rsid w:val="00422C4F"/>
    <w:rsid w:val="00425310"/>
    <w:rsid w:val="00430C2F"/>
    <w:rsid w:val="004325C9"/>
    <w:rsid w:val="00434C16"/>
    <w:rsid w:val="00437D8B"/>
    <w:rsid w:val="004418E7"/>
    <w:rsid w:val="00442C1F"/>
    <w:rsid w:val="00450D92"/>
    <w:rsid w:val="00451709"/>
    <w:rsid w:val="00453BFC"/>
    <w:rsid w:val="00453C4A"/>
    <w:rsid w:val="00454277"/>
    <w:rsid w:val="00454A39"/>
    <w:rsid w:val="00457932"/>
    <w:rsid w:val="00460613"/>
    <w:rsid w:val="00462D7F"/>
    <w:rsid w:val="00463F79"/>
    <w:rsid w:val="004722D1"/>
    <w:rsid w:val="00481953"/>
    <w:rsid w:val="004875D1"/>
    <w:rsid w:val="00487855"/>
    <w:rsid w:val="004878AB"/>
    <w:rsid w:val="00494678"/>
    <w:rsid w:val="004A27E6"/>
    <w:rsid w:val="004A2895"/>
    <w:rsid w:val="004A470A"/>
    <w:rsid w:val="004B12C2"/>
    <w:rsid w:val="004B6615"/>
    <w:rsid w:val="004B743C"/>
    <w:rsid w:val="004C02F1"/>
    <w:rsid w:val="004C3C81"/>
    <w:rsid w:val="004C4687"/>
    <w:rsid w:val="004D3446"/>
    <w:rsid w:val="004E3A3C"/>
    <w:rsid w:val="004E4B29"/>
    <w:rsid w:val="004E5E7A"/>
    <w:rsid w:val="004F463D"/>
    <w:rsid w:val="004F5862"/>
    <w:rsid w:val="004F65DF"/>
    <w:rsid w:val="0050056F"/>
    <w:rsid w:val="005020BB"/>
    <w:rsid w:val="00503707"/>
    <w:rsid w:val="005042BC"/>
    <w:rsid w:val="00506F5A"/>
    <w:rsid w:val="00507437"/>
    <w:rsid w:val="00520C2A"/>
    <w:rsid w:val="00526A0F"/>
    <w:rsid w:val="005320AB"/>
    <w:rsid w:val="005342CC"/>
    <w:rsid w:val="00534DAA"/>
    <w:rsid w:val="00547878"/>
    <w:rsid w:val="00557AB9"/>
    <w:rsid w:val="00557E73"/>
    <w:rsid w:val="00563AA3"/>
    <w:rsid w:val="00565330"/>
    <w:rsid w:val="005749BD"/>
    <w:rsid w:val="00576E71"/>
    <w:rsid w:val="00582ADA"/>
    <w:rsid w:val="0059394D"/>
    <w:rsid w:val="00594E63"/>
    <w:rsid w:val="00595624"/>
    <w:rsid w:val="00597DFF"/>
    <w:rsid w:val="005A0955"/>
    <w:rsid w:val="005A1707"/>
    <w:rsid w:val="005A757B"/>
    <w:rsid w:val="005A788A"/>
    <w:rsid w:val="005A7DCA"/>
    <w:rsid w:val="005B778F"/>
    <w:rsid w:val="005D061F"/>
    <w:rsid w:val="005D3383"/>
    <w:rsid w:val="005D6509"/>
    <w:rsid w:val="005E0A80"/>
    <w:rsid w:val="005E4858"/>
    <w:rsid w:val="005E494A"/>
    <w:rsid w:val="005E744B"/>
    <w:rsid w:val="005F2B45"/>
    <w:rsid w:val="005F3938"/>
    <w:rsid w:val="00600C5E"/>
    <w:rsid w:val="006021B8"/>
    <w:rsid w:val="00606D36"/>
    <w:rsid w:val="00607ADA"/>
    <w:rsid w:val="006101F7"/>
    <w:rsid w:val="0061119C"/>
    <w:rsid w:val="00615BB1"/>
    <w:rsid w:val="00623275"/>
    <w:rsid w:val="006250B3"/>
    <w:rsid w:val="00630160"/>
    <w:rsid w:val="00633C2A"/>
    <w:rsid w:val="006340CD"/>
    <w:rsid w:val="006369AB"/>
    <w:rsid w:val="00637C05"/>
    <w:rsid w:val="00647466"/>
    <w:rsid w:val="00653FB1"/>
    <w:rsid w:val="00657BE4"/>
    <w:rsid w:val="00673464"/>
    <w:rsid w:val="006851D4"/>
    <w:rsid w:val="0069089C"/>
    <w:rsid w:val="006926B3"/>
    <w:rsid w:val="00696A32"/>
    <w:rsid w:val="006A04C9"/>
    <w:rsid w:val="006A4114"/>
    <w:rsid w:val="006A4138"/>
    <w:rsid w:val="006A5F14"/>
    <w:rsid w:val="006C06A3"/>
    <w:rsid w:val="006C67E4"/>
    <w:rsid w:val="006D428E"/>
    <w:rsid w:val="006D698E"/>
    <w:rsid w:val="006F06FF"/>
    <w:rsid w:val="006F20D7"/>
    <w:rsid w:val="006F2786"/>
    <w:rsid w:val="006F4D1B"/>
    <w:rsid w:val="006F555F"/>
    <w:rsid w:val="006F71DA"/>
    <w:rsid w:val="007025CB"/>
    <w:rsid w:val="00716B55"/>
    <w:rsid w:val="00716F41"/>
    <w:rsid w:val="00720386"/>
    <w:rsid w:val="0072072E"/>
    <w:rsid w:val="00745520"/>
    <w:rsid w:val="00752BBC"/>
    <w:rsid w:val="00754BB6"/>
    <w:rsid w:val="007570F1"/>
    <w:rsid w:val="00766633"/>
    <w:rsid w:val="0077396C"/>
    <w:rsid w:val="007762B6"/>
    <w:rsid w:val="007807E1"/>
    <w:rsid w:val="0078518C"/>
    <w:rsid w:val="00787DC3"/>
    <w:rsid w:val="00787EAB"/>
    <w:rsid w:val="00797C28"/>
    <w:rsid w:val="007A7411"/>
    <w:rsid w:val="007B33DE"/>
    <w:rsid w:val="007B3FD7"/>
    <w:rsid w:val="007B74CE"/>
    <w:rsid w:val="007B7B89"/>
    <w:rsid w:val="007C000C"/>
    <w:rsid w:val="007C03FD"/>
    <w:rsid w:val="007C52F8"/>
    <w:rsid w:val="007E6E91"/>
    <w:rsid w:val="007F27AC"/>
    <w:rsid w:val="007F4DCE"/>
    <w:rsid w:val="007F4E70"/>
    <w:rsid w:val="00804B24"/>
    <w:rsid w:val="008072B1"/>
    <w:rsid w:val="00807EB6"/>
    <w:rsid w:val="00814F67"/>
    <w:rsid w:val="008151A3"/>
    <w:rsid w:val="0081553D"/>
    <w:rsid w:val="00823508"/>
    <w:rsid w:val="008245DB"/>
    <w:rsid w:val="00845940"/>
    <w:rsid w:val="00845E9B"/>
    <w:rsid w:val="00847351"/>
    <w:rsid w:val="00847809"/>
    <w:rsid w:val="008507D0"/>
    <w:rsid w:val="00867696"/>
    <w:rsid w:val="0086789D"/>
    <w:rsid w:val="00881C07"/>
    <w:rsid w:val="00884DCB"/>
    <w:rsid w:val="008A331C"/>
    <w:rsid w:val="008A3773"/>
    <w:rsid w:val="008B7EA0"/>
    <w:rsid w:val="008B7F79"/>
    <w:rsid w:val="008C7FB9"/>
    <w:rsid w:val="008D19C3"/>
    <w:rsid w:val="008D64DB"/>
    <w:rsid w:val="008D6E31"/>
    <w:rsid w:val="008D7474"/>
    <w:rsid w:val="008D7E31"/>
    <w:rsid w:val="008E2A76"/>
    <w:rsid w:val="008E3E9C"/>
    <w:rsid w:val="008F3F0E"/>
    <w:rsid w:val="00900807"/>
    <w:rsid w:val="009019D3"/>
    <w:rsid w:val="00901AE6"/>
    <w:rsid w:val="00902884"/>
    <w:rsid w:val="00904C27"/>
    <w:rsid w:val="00921FB3"/>
    <w:rsid w:val="00933123"/>
    <w:rsid w:val="00945608"/>
    <w:rsid w:val="009542C1"/>
    <w:rsid w:val="00955B59"/>
    <w:rsid w:val="00955D79"/>
    <w:rsid w:val="00965A9B"/>
    <w:rsid w:val="00974846"/>
    <w:rsid w:val="00975314"/>
    <w:rsid w:val="009804A4"/>
    <w:rsid w:val="009840CB"/>
    <w:rsid w:val="00985A72"/>
    <w:rsid w:val="009A12C4"/>
    <w:rsid w:val="009A63EC"/>
    <w:rsid w:val="009B211A"/>
    <w:rsid w:val="009B2F07"/>
    <w:rsid w:val="009B3483"/>
    <w:rsid w:val="009B38DD"/>
    <w:rsid w:val="009B623C"/>
    <w:rsid w:val="009C228E"/>
    <w:rsid w:val="009C6E7B"/>
    <w:rsid w:val="009C7FFA"/>
    <w:rsid w:val="009D30E9"/>
    <w:rsid w:val="009E293E"/>
    <w:rsid w:val="009E4850"/>
    <w:rsid w:val="009F2544"/>
    <w:rsid w:val="009F42CB"/>
    <w:rsid w:val="009F57E8"/>
    <w:rsid w:val="00A01D72"/>
    <w:rsid w:val="00A031E6"/>
    <w:rsid w:val="00A03746"/>
    <w:rsid w:val="00A0519F"/>
    <w:rsid w:val="00A06F28"/>
    <w:rsid w:val="00A11501"/>
    <w:rsid w:val="00A1465D"/>
    <w:rsid w:val="00A22ADE"/>
    <w:rsid w:val="00A2306E"/>
    <w:rsid w:val="00A25775"/>
    <w:rsid w:val="00A26292"/>
    <w:rsid w:val="00A26F85"/>
    <w:rsid w:val="00A31E52"/>
    <w:rsid w:val="00A34519"/>
    <w:rsid w:val="00A35733"/>
    <w:rsid w:val="00A37B55"/>
    <w:rsid w:val="00A417DA"/>
    <w:rsid w:val="00A51F6E"/>
    <w:rsid w:val="00A5531E"/>
    <w:rsid w:val="00A56E16"/>
    <w:rsid w:val="00A607ED"/>
    <w:rsid w:val="00A60931"/>
    <w:rsid w:val="00A61C20"/>
    <w:rsid w:val="00A65C30"/>
    <w:rsid w:val="00A73AFE"/>
    <w:rsid w:val="00A73C3C"/>
    <w:rsid w:val="00A74F2C"/>
    <w:rsid w:val="00A8151C"/>
    <w:rsid w:val="00A86EDF"/>
    <w:rsid w:val="00A900B0"/>
    <w:rsid w:val="00A91259"/>
    <w:rsid w:val="00A93C46"/>
    <w:rsid w:val="00A97F64"/>
    <w:rsid w:val="00AA308A"/>
    <w:rsid w:val="00AA4F34"/>
    <w:rsid w:val="00AA5FFB"/>
    <w:rsid w:val="00AB4173"/>
    <w:rsid w:val="00AC0168"/>
    <w:rsid w:val="00AC3C44"/>
    <w:rsid w:val="00AC3CB7"/>
    <w:rsid w:val="00AC6760"/>
    <w:rsid w:val="00AC77C4"/>
    <w:rsid w:val="00AD5CA7"/>
    <w:rsid w:val="00AE32AD"/>
    <w:rsid w:val="00AF1496"/>
    <w:rsid w:val="00B00890"/>
    <w:rsid w:val="00B01319"/>
    <w:rsid w:val="00B01E4D"/>
    <w:rsid w:val="00B02351"/>
    <w:rsid w:val="00B02E62"/>
    <w:rsid w:val="00B02F23"/>
    <w:rsid w:val="00B0480B"/>
    <w:rsid w:val="00B12BD8"/>
    <w:rsid w:val="00B200AC"/>
    <w:rsid w:val="00B37328"/>
    <w:rsid w:val="00B374C5"/>
    <w:rsid w:val="00B37E3A"/>
    <w:rsid w:val="00B45149"/>
    <w:rsid w:val="00B52B83"/>
    <w:rsid w:val="00B60065"/>
    <w:rsid w:val="00B6155E"/>
    <w:rsid w:val="00B61971"/>
    <w:rsid w:val="00B61A41"/>
    <w:rsid w:val="00B66724"/>
    <w:rsid w:val="00B71013"/>
    <w:rsid w:val="00B73AF9"/>
    <w:rsid w:val="00B767E6"/>
    <w:rsid w:val="00B8061E"/>
    <w:rsid w:val="00B80879"/>
    <w:rsid w:val="00B86CF3"/>
    <w:rsid w:val="00B91A4F"/>
    <w:rsid w:val="00B9430C"/>
    <w:rsid w:val="00B94B47"/>
    <w:rsid w:val="00B95A48"/>
    <w:rsid w:val="00BB083F"/>
    <w:rsid w:val="00BB2694"/>
    <w:rsid w:val="00BB2725"/>
    <w:rsid w:val="00BB2FCC"/>
    <w:rsid w:val="00BB4917"/>
    <w:rsid w:val="00BC1F70"/>
    <w:rsid w:val="00BC3D05"/>
    <w:rsid w:val="00BC70C9"/>
    <w:rsid w:val="00BD46EC"/>
    <w:rsid w:val="00BD4F7B"/>
    <w:rsid w:val="00BD61D4"/>
    <w:rsid w:val="00BD7F97"/>
    <w:rsid w:val="00BE010B"/>
    <w:rsid w:val="00BE05EF"/>
    <w:rsid w:val="00BE1F9D"/>
    <w:rsid w:val="00BE31A8"/>
    <w:rsid w:val="00BE52AC"/>
    <w:rsid w:val="00BE5B86"/>
    <w:rsid w:val="00BF20D7"/>
    <w:rsid w:val="00BF278E"/>
    <w:rsid w:val="00C034AA"/>
    <w:rsid w:val="00C06CB0"/>
    <w:rsid w:val="00C1312B"/>
    <w:rsid w:val="00C20B93"/>
    <w:rsid w:val="00C20F66"/>
    <w:rsid w:val="00C21DBB"/>
    <w:rsid w:val="00C24B68"/>
    <w:rsid w:val="00C24C01"/>
    <w:rsid w:val="00C25F8A"/>
    <w:rsid w:val="00C2667E"/>
    <w:rsid w:val="00C3543A"/>
    <w:rsid w:val="00C362D8"/>
    <w:rsid w:val="00C40C91"/>
    <w:rsid w:val="00C43C74"/>
    <w:rsid w:val="00C44060"/>
    <w:rsid w:val="00C44932"/>
    <w:rsid w:val="00C44E23"/>
    <w:rsid w:val="00C4538E"/>
    <w:rsid w:val="00C46791"/>
    <w:rsid w:val="00C47A11"/>
    <w:rsid w:val="00C47C12"/>
    <w:rsid w:val="00C509D6"/>
    <w:rsid w:val="00C76740"/>
    <w:rsid w:val="00C76E05"/>
    <w:rsid w:val="00C90402"/>
    <w:rsid w:val="00C92DC0"/>
    <w:rsid w:val="00C95710"/>
    <w:rsid w:val="00CA2B99"/>
    <w:rsid w:val="00CB115D"/>
    <w:rsid w:val="00CB70FC"/>
    <w:rsid w:val="00CC2082"/>
    <w:rsid w:val="00CC566B"/>
    <w:rsid w:val="00CD274F"/>
    <w:rsid w:val="00CD3EAD"/>
    <w:rsid w:val="00CD40D6"/>
    <w:rsid w:val="00CD4111"/>
    <w:rsid w:val="00CE1C74"/>
    <w:rsid w:val="00CE414D"/>
    <w:rsid w:val="00CF1558"/>
    <w:rsid w:val="00CF4C52"/>
    <w:rsid w:val="00CF5238"/>
    <w:rsid w:val="00D033FC"/>
    <w:rsid w:val="00D04DC7"/>
    <w:rsid w:val="00D0597E"/>
    <w:rsid w:val="00D1614E"/>
    <w:rsid w:val="00D16635"/>
    <w:rsid w:val="00D16E78"/>
    <w:rsid w:val="00D1719E"/>
    <w:rsid w:val="00D17A16"/>
    <w:rsid w:val="00D20C2E"/>
    <w:rsid w:val="00D21619"/>
    <w:rsid w:val="00D25798"/>
    <w:rsid w:val="00D31E3B"/>
    <w:rsid w:val="00D32C1A"/>
    <w:rsid w:val="00D4134F"/>
    <w:rsid w:val="00D42866"/>
    <w:rsid w:val="00D46CF2"/>
    <w:rsid w:val="00D46EEB"/>
    <w:rsid w:val="00D5378C"/>
    <w:rsid w:val="00D55E79"/>
    <w:rsid w:val="00D564AA"/>
    <w:rsid w:val="00D6751B"/>
    <w:rsid w:val="00D71DD2"/>
    <w:rsid w:val="00D76F19"/>
    <w:rsid w:val="00D77A34"/>
    <w:rsid w:val="00D85E0F"/>
    <w:rsid w:val="00D86B8B"/>
    <w:rsid w:val="00D8740F"/>
    <w:rsid w:val="00D95C23"/>
    <w:rsid w:val="00D968AB"/>
    <w:rsid w:val="00D970F4"/>
    <w:rsid w:val="00D979FA"/>
    <w:rsid w:val="00DA2CBF"/>
    <w:rsid w:val="00DC4E3D"/>
    <w:rsid w:val="00DD06F9"/>
    <w:rsid w:val="00DD5DC2"/>
    <w:rsid w:val="00DE640C"/>
    <w:rsid w:val="00DF46D1"/>
    <w:rsid w:val="00DF7B36"/>
    <w:rsid w:val="00DF7E81"/>
    <w:rsid w:val="00E06066"/>
    <w:rsid w:val="00E07B42"/>
    <w:rsid w:val="00E10DA2"/>
    <w:rsid w:val="00E11363"/>
    <w:rsid w:val="00E146C8"/>
    <w:rsid w:val="00E20BBD"/>
    <w:rsid w:val="00E3347C"/>
    <w:rsid w:val="00E35866"/>
    <w:rsid w:val="00E42E4D"/>
    <w:rsid w:val="00E44022"/>
    <w:rsid w:val="00E47365"/>
    <w:rsid w:val="00E50CE8"/>
    <w:rsid w:val="00E5581A"/>
    <w:rsid w:val="00E57940"/>
    <w:rsid w:val="00E64ACA"/>
    <w:rsid w:val="00E66B97"/>
    <w:rsid w:val="00E71D1C"/>
    <w:rsid w:val="00E7359C"/>
    <w:rsid w:val="00E83060"/>
    <w:rsid w:val="00E84ACC"/>
    <w:rsid w:val="00E8514B"/>
    <w:rsid w:val="00E85699"/>
    <w:rsid w:val="00E86D54"/>
    <w:rsid w:val="00EB0539"/>
    <w:rsid w:val="00EC76BF"/>
    <w:rsid w:val="00EE0CDB"/>
    <w:rsid w:val="00EE41B1"/>
    <w:rsid w:val="00EF0C7C"/>
    <w:rsid w:val="00F063A6"/>
    <w:rsid w:val="00F1314C"/>
    <w:rsid w:val="00F15097"/>
    <w:rsid w:val="00F20E65"/>
    <w:rsid w:val="00F22D5A"/>
    <w:rsid w:val="00F243A3"/>
    <w:rsid w:val="00F25969"/>
    <w:rsid w:val="00F26D63"/>
    <w:rsid w:val="00F33BB4"/>
    <w:rsid w:val="00F401AC"/>
    <w:rsid w:val="00F43964"/>
    <w:rsid w:val="00F523C3"/>
    <w:rsid w:val="00F533D6"/>
    <w:rsid w:val="00F60D74"/>
    <w:rsid w:val="00F613B5"/>
    <w:rsid w:val="00F63376"/>
    <w:rsid w:val="00F6340E"/>
    <w:rsid w:val="00F66BBD"/>
    <w:rsid w:val="00F70F7C"/>
    <w:rsid w:val="00F75D6F"/>
    <w:rsid w:val="00F772B4"/>
    <w:rsid w:val="00F777D3"/>
    <w:rsid w:val="00F84AE8"/>
    <w:rsid w:val="00F86400"/>
    <w:rsid w:val="00F87246"/>
    <w:rsid w:val="00F921D9"/>
    <w:rsid w:val="00F94C8B"/>
    <w:rsid w:val="00F97544"/>
    <w:rsid w:val="00FA2B7C"/>
    <w:rsid w:val="00FB5A87"/>
    <w:rsid w:val="00FB6C36"/>
    <w:rsid w:val="00FE119D"/>
    <w:rsid w:val="00FE670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4111"/>
    <w:pPr>
      <w:spacing w:line="480" w:lineRule="auto"/>
      <w:jc w:val="both"/>
    </w:pPr>
    <w:rPr>
      <w:rFonts w:ascii="Times New Roman" w:hAnsi="Times New Roman"/>
      <w:lang w:val="en-GB"/>
    </w:rPr>
  </w:style>
  <w:style w:type="paragraph" w:styleId="Heading1">
    <w:name w:val="heading 1"/>
    <w:basedOn w:val="Normal"/>
    <w:next w:val="Normal"/>
    <w:link w:val="Heading1Char"/>
    <w:uiPriority w:val="9"/>
    <w:qFormat/>
    <w:rsid w:val="00CD4111"/>
    <w:pPr>
      <w:keepNext/>
      <w:keepLines/>
      <w:spacing w:before="480"/>
      <w:outlineLvl w:val="0"/>
    </w:pPr>
    <w:rPr>
      <w:rFonts w:eastAsiaTheme="majorEastAsia" w:cstheme="majorBidi"/>
      <w:bCs/>
      <w:szCs w:val="32"/>
      <w:lang w:val="en-US"/>
    </w:rPr>
  </w:style>
  <w:style w:type="paragraph" w:styleId="Heading2">
    <w:name w:val="heading 2"/>
    <w:basedOn w:val="Normal"/>
    <w:next w:val="Normal"/>
    <w:link w:val="Heading2Char"/>
    <w:uiPriority w:val="9"/>
    <w:unhideWhenUsed/>
    <w:qFormat/>
    <w:rsid w:val="00CD4111"/>
    <w:pPr>
      <w:keepNext/>
      <w:keepLines/>
      <w:spacing w:before="200"/>
      <w:outlineLvl w:val="1"/>
    </w:pPr>
    <w:rPr>
      <w:rFonts w:eastAsiaTheme="majorEastAsia" w:cstheme="majorBidi"/>
      <w:bCs/>
      <w:szCs w:val="26"/>
      <w:u w:val="single"/>
      <w:lang w:val="en-US"/>
    </w:rPr>
  </w:style>
  <w:style w:type="paragraph" w:styleId="Heading3">
    <w:name w:val="heading 3"/>
    <w:basedOn w:val="Normal"/>
    <w:next w:val="Normal"/>
    <w:link w:val="Heading3Char"/>
    <w:uiPriority w:val="9"/>
    <w:unhideWhenUsed/>
    <w:qFormat/>
    <w:rsid w:val="00CD4111"/>
    <w:pPr>
      <w:keepNext/>
      <w:keepLines/>
      <w:spacing w:before="200"/>
      <w:outlineLvl w:val="2"/>
    </w:pPr>
    <w:rPr>
      <w:rFonts w:eastAsiaTheme="majorEastAsia" w:cstheme="majorBidi"/>
      <w:b/>
      <w:bCs/>
      <w:lang w:val="en-US"/>
    </w:rPr>
  </w:style>
  <w:style w:type="paragraph" w:styleId="Heading4">
    <w:name w:val="heading 4"/>
    <w:basedOn w:val="Normal"/>
    <w:next w:val="Normal"/>
    <w:link w:val="Heading4Char"/>
    <w:uiPriority w:val="9"/>
    <w:semiHidden/>
    <w:unhideWhenUsed/>
    <w:qFormat/>
    <w:rsid w:val="00CD4111"/>
    <w:pPr>
      <w:keepNext/>
      <w:keepLines/>
      <w:spacing w:before="200"/>
      <w:outlineLvl w:val="3"/>
    </w:pPr>
    <w:rPr>
      <w:rFonts w:eastAsiaTheme="majorEastAsia"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4134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4134F"/>
    <w:rPr>
      <w:rFonts w:ascii="Lucida Grande" w:hAnsi="Lucida Grande" w:cs="Lucida Grande"/>
      <w:sz w:val="18"/>
      <w:szCs w:val="18"/>
    </w:rPr>
  </w:style>
  <w:style w:type="character" w:styleId="Hyperlink">
    <w:name w:val="Hyperlink"/>
    <w:basedOn w:val="DefaultParagraphFont"/>
    <w:uiPriority w:val="99"/>
    <w:unhideWhenUsed/>
    <w:rsid w:val="006D698E"/>
    <w:rPr>
      <w:color w:val="0000FF" w:themeColor="hyperlink"/>
      <w:u w:val="single"/>
    </w:rPr>
  </w:style>
  <w:style w:type="paragraph" w:styleId="Header">
    <w:name w:val="header"/>
    <w:basedOn w:val="Normal"/>
    <w:link w:val="HeaderChar"/>
    <w:uiPriority w:val="99"/>
    <w:unhideWhenUsed/>
    <w:rsid w:val="00BC1F70"/>
    <w:pPr>
      <w:tabs>
        <w:tab w:val="center" w:pos="4320"/>
        <w:tab w:val="right" w:pos="8640"/>
      </w:tabs>
    </w:pPr>
  </w:style>
  <w:style w:type="character" w:customStyle="1" w:styleId="HeaderChar">
    <w:name w:val="Header Char"/>
    <w:basedOn w:val="DefaultParagraphFont"/>
    <w:link w:val="Header"/>
    <w:uiPriority w:val="99"/>
    <w:rsid w:val="00BC1F70"/>
  </w:style>
  <w:style w:type="paragraph" w:styleId="Footer">
    <w:name w:val="footer"/>
    <w:basedOn w:val="Normal"/>
    <w:link w:val="FooterChar"/>
    <w:uiPriority w:val="99"/>
    <w:unhideWhenUsed/>
    <w:rsid w:val="00BC1F70"/>
    <w:pPr>
      <w:tabs>
        <w:tab w:val="center" w:pos="4320"/>
        <w:tab w:val="right" w:pos="8640"/>
      </w:tabs>
    </w:pPr>
  </w:style>
  <w:style w:type="character" w:customStyle="1" w:styleId="FooterChar">
    <w:name w:val="Footer Char"/>
    <w:basedOn w:val="DefaultParagraphFont"/>
    <w:link w:val="Footer"/>
    <w:uiPriority w:val="99"/>
    <w:rsid w:val="00BC1F70"/>
  </w:style>
  <w:style w:type="character" w:styleId="PageNumber">
    <w:name w:val="page number"/>
    <w:basedOn w:val="DefaultParagraphFont"/>
    <w:uiPriority w:val="99"/>
    <w:semiHidden/>
    <w:unhideWhenUsed/>
    <w:rsid w:val="00BC1F70"/>
  </w:style>
  <w:style w:type="character" w:customStyle="1" w:styleId="Heading3Char">
    <w:name w:val="Heading 3 Char"/>
    <w:basedOn w:val="DefaultParagraphFont"/>
    <w:link w:val="Heading3"/>
    <w:uiPriority w:val="9"/>
    <w:rsid w:val="00CD4111"/>
    <w:rPr>
      <w:rFonts w:ascii="Times New Roman" w:eastAsiaTheme="majorEastAsia" w:hAnsi="Times New Roman" w:cstheme="majorBidi"/>
      <w:b/>
      <w:bCs/>
    </w:rPr>
  </w:style>
  <w:style w:type="paragraph" w:styleId="ListParagraph">
    <w:name w:val="List Paragraph"/>
    <w:basedOn w:val="Normal"/>
    <w:uiPriority w:val="34"/>
    <w:qFormat/>
    <w:rsid w:val="00CD4111"/>
    <w:pPr>
      <w:ind w:left="720"/>
      <w:contextualSpacing/>
    </w:pPr>
  </w:style>
  <w:style w:type="paragraph" w:styleId="DocumentMap">
    <w:name w:val="Document Map"/>
    <w:basedOn w:val="Normal"/>
    <w:link w:val="DocumentMapChar"/>
    <w:uiPriority w:val="99"/>
    <w:semiHidden/>
    <w:unhideWhenUsed/>
    <w:rsid w:val="00797C28"/>
    <w:rPr>
      <w:rFonts w:ascii="Lucida Grande" w:hAnsi="Lucida Grande" w:cs="Lucida Grande"/>
    </w:rPr>
  </w:style>
  <w:style w:type="character" w:customStyle="1" w:styleId="DocumentMapChar">
    <w:name w:val="Document Map Char"/>
    <w:basedOn w:val="DefaultParagraphFont"/>
    <w:link w:val="DocumentMap"/>
    <w:uiPriority w:val="99"/>
    <w:semiHidden/>
    <w:rsid w:val="00797C28"/>
    <w:rPr>
      <w:rFonts w:ascii="Lucida Grande" w:hAnsi="Lucida Grande" w:cs="Lucida Grande"/>
    </w:rPr>
  </w:style>
  <w:style w:type="paragraph" w:customStyle="1" w:styleId="EndNoteBibliographyTitle">
    <w:name w:val="EndNote Bibliography Title"/>
    <w:basedOn w:val="Normal"/>
    <w:rsid w:val="00797C28"/>
    <w:pPr>
      <w:jc w:val="center"/>
    </w:pPr>
    <w:rPr>
      <w:rFonts w:cs="Times New Roman"/>
    </w:rPr>
  </w:style>
  <w:style w:type="paragraph" w:customStyle="1" w:styleId="EndNoteBibliography">
    <w:name w:val="EndNote Bibliography"/>
    <w:basedOn w:val="Normal"/>
    <w:rsid w:val="00797C28"/>
    <w:rPr>
      <w:rFonts w:cs="Times New Roman"/>
    </w:rPr>
  </w:style>
  <w:style w:type="character" w:customStyle="1" w:styleId="Heading1Char">
    <w:name w:val="Heading 1 Char"/>
    <w:basedOn w:val="DefaultParagraphFont"/>
    <w:link w:val="Heading1"/>
    <w:uiPriority w:val="9"/>
    <w:rsid w:val="00CD4111"/>
    <w:rPr>
      <w:rFonts w:ascii="Times New Roman" w:eastAsiaTheme="majorEastAsia" w:hAnsi="Times New Roman" w:cstheme="majorBidi"/>
      <w:bCs/>
      <w:szCs w:val="32"/>
    </w:rPr>
  </w:style>
  <w:style w:type="character" w:customStyle="1" w:styleId="Heading2Char">
    <w:name w:val="Heading 2 Char"/>
    <w:basedOn w:val="DefaultParagraphFont"/>
    <w:link w:val="Heading2"/>
    <w:uiPriority w:val="9"/>
    <w:rsid w:val="00CD4111"/>
    <w:rPr>
      <w:rFonts w:ascii="Times New Roman" w:eastAsiaTheme="majorEastAsia" w:hAnsi="Times New Roman" w:cstheme="majorBidi"/>
      <w:bCs/>
      <w:szCs w:val="26"/>
      <w:u w:val="single"/>
    </w:rPr>
  </w:style>
  <w:style w:type="table" w:styleId="TableGrid">
    <w:name w:val="Table Grid"/>
    <w:basedOn w:val="TableNormal"/>
    <w:uiPriority w:val="59"/>
    <w:rsid w:val="00A912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607ED"/>
    <w:pPr>
      <w:spacing w:before="100" w:beforeAutospacing="1" w:after="100" w:afterAutospacing="1" w:line="240" w:lineRule="auto"/>
    </w:pPr>
    <w:rPr>
      <w:rFonts w:ascii="Times" w:hAnsi="Times" w:cs="Times New Roman"/>
      <w:sz w:val="20"/>
      <w:szCs w:val="20"/>
      <w:lang w:val="en-AU"/>
    </w:rPr>
  </w:style>
  <w:style w:type="character" w:styleId="CommentReference">
    <w:name w:val="annotation reference"/>
    <w:basedOn w:val="DefaultParagraphFont"/>
    <w:uiPriority w:val="99"/>
    <w:semiHidden/>
    <w:unhideWhenUsed/>
    <w:rsid w:val="00D564AA"/>
    <w:rPr>
      <w:sz w:val="16"/>
      <w:szCs w:val="16"/>
    </w:rPr>
  </w:style>
  <w:style w:type="paragraph" w:styleId="CommentText">
    <w:name w:val="annotation text"/>
    <w:basedOn w:val="Normal"/>
    <w:link w:val="CommentTextChar"/>
    <w:uiPriority w:val="99"/>
    <w:semiHidden/>
    <w:unhideWhenUsed/>
    <w:rsid w:val="00D564AA"/>
    <w:pPr>
      <w:spacing w:line="240" w:lineRule="auto"/>
    </w:pPr>
    <w:rPr>
      <w:sz w:val="20"/>
      <w:szCs w:val="20"/>
    </w:rPr>
  </w:style>
  <w:style w:type="character" w:customStyle="1" w:styleId="CommentTextChar">
    <w:name w:val="Comment Text Char"/>
    <w:basedOn w:val="DefaultParagraphFont"/>
    <w:link w:val="CommentText"/>
    <w:uiPriority w:val="99"/>
    <w:semiHidden/>
    <w:rsid w:val="00D564AA"/>
    <w:rPr>
      <w:sz w:val="20"/>
      <w:szCs w:val="20"/>
      <w:lang w:val="en-GB"/>
    </w:rPr>
  </w:style>
  <w:style w:type="paragraph" w:styleId="CommentSubject">
    <w:name w:val="annotation subject"/>
    <w:basedOn w:val="CommentText"/>
    <w:next w:val="CommentText"/>
    <w:link w:val="CommentSubjectChar"/>
    <w:uiPriority w:val="99"/>
    <w:semiHidden/>
    <w:unhideWhenUsed/>
    <w:rsid w:val="00D564AA"/>
    <w:rPr>
      <w:b/>
      <w:bCs/>
    </w:rPr>
  </w:style>
  <w:style w:type="character" w:customStyle="1" w:styleId="CommentSubjectChar">
    <w:name w:val="Comment Subject Char"/>
    <w:basedOn w:val="CommentTextChar"/>
    <w:link w:val="CommentSubject"/>
    <w:uiPriority w:val="99"/>
    <w:semiHidden/>
    <w:rsid w:val="00D564AA"/>
    <w:rPr>
      <w:b/>
      <w:bCs/>
      <w:sz w:val="20"/>
      <w:szCs w:val="20"/>
      <w:lang w:val="en-GB"/>
    </w:rPr>
  </w:style>
  <w:style w:type="character" w:customStyle="1" w:styleId="highlight">
    <w:name w:val="highlight"/>
    <w:basedOn w:val="DefaultParagraphFont"/>
    <w:rsid w:val="005D3383"/>
  </w:style>
  <w:style w:type="character" w:styleId="FollowedHyperlink">
    <w:name w:val="FollowedHyperlink"/>
    <w:basedOn w:val="DefaultParagraphFont"/>
    <w:uiPriority w:val="99"/>
    <w:semiHidden/>
    <w:unhideWhenUsed/>
    <w:rsid w:val="003334A6"/>
    <w:rPr>
      <w:color w:val="800080" w:themeColor="followedHyperlink"/>
      <w:u w:val="single"/>
    </w:rPr>
  </w:style>
  <w:style w:type="paragraph" w:styleId="Revision">
    <w:name w:val="Revision"/>
    <w:hidden/>
    <w:uiPriority w:val="99"/>
    <w:semiHidden/>
    <w:rsid w:val="00B66724"/>
    <w:rPr>
      <w:lang w:val="en-GB"/>
    </w:rPr>
  </w:style>
  <w:style w:type="character" w:customStyle="1" w:styleId="Heading4Char">
    <w:name w:val="Heading 4 Char"/>
    <w:basedOn w:val="DefaultParagraphFont"/>
    <w:link w:val="Heading4"/>
    <w:uiPriority w:val="9"/>
    <w:semiHidden/>
    <w:rsid w:val="00CD4111"/>
    <w:rPr>
      <w:rFonts w:ascii="Times New Roman" w:eastAsiaTheme="majorEastAsia" w:hAnsi="Times New Roman" w:cstheme="majorBidi"/>
      <w:b/>
      <w:bCs/>
      <w:iCs/>
      <w:lang w:val="en-GB"/>
    </w:rPr>
  </w:style>
  <w:style w:type="paragraph" w:styleId="Caption">
    <w:name w:val="caption"/>
    <w:basedOn w:val="Normal"/>
    <w:next w:val="Normal"/>
    <w:uiPriority w:val="35"/>
    <w:unhideWhenUsed/>
    <w:qFormat/>
    <w:rsid w:val="00CD4111"/>
    <w:pPr>
      <w:spacing w:after="200"/>
    </w:pPr>
    <w:rPr>
      <w:rFonts w:eastAsiaTheme="minorHAnsi"/>
      <w:i/>
      <w:iCs/>
      <w:color w:val="1F497D" w:themeColor="text2"/>
      <w:sz w:val="18"/>
      <w:szCs w:val="18"/>
      <w:lang w:val="en-AU"/>
    </w:rPr>
  </w:style>
  <w:style w:type="paragraph" w:customStyle="1" w:styleId="Style1">
    <w:name w:val="Style1"/>
    <w:basedOn w:val="Style2"/>
    <w:link w:val="Style1Char"/>
    <w:qFormat/>
    <w:rsid w:val="00CD4111"/>
  </w:style>
  <w:style w:type="character" w:customStyle="1" w:styleId="Style1Char">
    <w:name w:val="Style1 Char"/>
    <w:basedOn w:val="DefaultParagraphFont"/>
    <w:link w:val="Style1"/>
    <w:rsid w:val="00CD4111"/>
    <w:rPr>
      <w:rFonts w:ascii="Times New Roman" w:eastAsia="Times New Roman" w:hAnsi="Times New Roman" w:cs="Times New Roman"/>
      <w:b/>
      <w:bCs/>
      <w:kern w:val="32"/>
      <w:sz w:val="28"/>
      <w:szCs w:val="32"/>
      <w:lang w:eastAsia="zh-CN"/>
    </w:rPr>
  </w:style>
  <w:style w:type="paragraph" w:customStyle="1" w:styleId="Style2">
    <w:name w:val="Style2"/>
    <w:basedOn w:val="Heading1"/>
    <w:link w:val="Style2Char"/>
    <w:qFormat/>
    <w:rsid w:val="00CD4111"/>
    <w:pPr>
      <w:keepLines w:val="0"/>
      <w:spacing w:before="240" w:after="60"/>
      <w:jc w:val="left"/>
    </w:pPr>
    <w:rPr>
      <w:rFonts w:eastAsia="Times New Roman" w:cs="Times New Roman"/>
      <w:b/>
      <w:kern w:val="32"/>
      <w:sz w:val="28"/>
      <w:lang w:eastAsia="zh-CN"/>
    </w:rPr>
  </w:style>
  <w:style w:type="character" w:customStyle="1" w:styleId="Style2Char">
    <w:name w:val="Style2 Char"/>
    <w:basedOn w:val="Heading1Char"/>
    <w:link w:val="Style2"/>
    <w:rsid w:val="00CD4111"/>
    <w:rPr>
      <w:rFonts w:ascii="Times New Roman" w:eastAsia="Times New Roman" w:hAnsi="Times New Roman" w:cs="Times New Roman"/>
      <w:b/>
      <w:bCs/>
      <w:kern w:val="32"/>
      <w:sz w:val="28"/>
      <w:szCs w:val="32"/>
      <w:lang w:eastAsia="zh-CN"/>
    </w:rPr>
  </w:style>
  <w:style w:type="paragraph" w:customStyle="1" w:styleId="Style3">
    <w:name w:val="Style3"/>
    <w:basedOn w:val="Heading3"/>
    <w:link w:val="Style3Char"/>
    <w:qFormat/>
    <w:rsid w:val="00CD4111"/>
    <w:rPr>
      <w:kern w:val="32"/>
      <w:sz w:val="28"/>
      <w:szCs w:val="32"/>
      <w:lang w:val="en-GB" w:eastAsia="zh-CN"/>
    </w:rPr>
  </w:style>
  <w:style w:type="character" w:customStyle="1" w:styleId="Style3Char">
    <w:name w:val="Style3 Char"/>
    <w:basedOn w:val="Style2Char"/>
    <w:link w:val="Style3"/>
    <w:rsid w:val="00CD4111"/>
    <w:rPr>
      <w:rFonts w:ascii="Times New Roman" w:eastAsiaTheme="majorEastAsia" w:hAnsi="Times New Roman" w:cstheme="majorBidi"/>
      <w:b/>
      <w:bCs/>
      <w:kern w:val="32"/>
      <w:sz w:val="28"/>
      <w:szCs w:val="32"/>
      <w:lang w:val="en-GB" w:eastAsia="zh-CN"/>
    </w:rPr>
  </w:style>
  <w:style w:type="paragraph" w:customStyle="1" w:styleId="Style4">
    <w:name w:val="Style4"/>
    <w:basedOn w:val="Heading3"/>
    <w:link w:val="Style4Char"/>
    <w:qFormat/>
    <w:rsid w:val="00CD4111"/>
    <w:rPr>
      <w:b w:val="0"/>
      <w:color w:val="000000" w:themeColor="text1"/>
      <w:kern w:val="22"/>
      <w:u w:val="single"/>
      <w:lang w:eastAsia="zh-CN"/>
    </w:rPr>
  </w:style>
  <w:style w:type="character" w:customStyle="1" w:styleId="Style4Char">
    <w:name w:val="Style4 Char"/>
    <w:basedOn w:val="Heading3Char"/>
    <w:link w:val="Style4"/>
    <w:rsid w:val="00CD4111"/>
    <w:rPr>
      <w:rFonts w:ascii="Times New Roman" w:eastAsiaTheme="majorEastAsia" w:hAnsi="Times New Roman" w:cstheme="majorBidi"/>
      <w:b w:val="0"/>
      <w:bCs/>
      <w:color w:val="000000" w:themeColor="text1"/>
      <w:kern w:val="22"/>
      <w:u w:val="single"/>
      <w:lang w:eastAsia="zh-CN"/>
    </w:rPr>
  </w:style>
  <w:style w:type="paragraph" w:styleId="Title">
    <w:name w:val="Title"/>
    <w:basedOn w:val="Normal"/>
    <w:next w:val="Normal"/>
    <w:link w:val="TitleChar"/>
    <w:uiPriority w:val="10"/>
    <w:qFormat/>
    <w:rsid w:val="00CD411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val="en-US"/>
    </w:rPr>
  </w:style>
  <w:style w:type="character" w:customStyle="1" w:styleId="TitleChar">
    <w:name w:val="Title Char"/>
    <w:basedOn w:val="DefaultParagraphFont"/>
    <w:link w:val="Title"/>
    <w:uiPriority w:val="10"/>
    <w:rsid w:val="00CD4111"/>
    <w:rPr>
      <w:rFonts w:asciiTheme="majorHAnsi" w:eastAsiaTheme="majorEastAsia" w:hAnsiTheme="majorHAnsi" w:cstheme="majorBidi"/>
      <w:color w:val="17365D" w:themeColor="text2" w:themeShade="BF"/>
      <w:spacing w:val="5"/>
      <w:kern w:val="28"/>
      <w:sz w:val="52"/>
      <w:szCs w:val="52"/>
    </w:rPr>
  </w:style>
  <w:style w:type="character" w:styleId="Emphasis">
    <w:name w:val="Emphasis"/>
    <w:basedOn w:val="DefaultParagraphFont"/>
    <w:uiPriority w:val="20"/>
    <w:qFormat/>
    <w:rsid w:val="00CD4111"/>
    <w:rPr>
      <w:b/>
      <w:bCs/>
      <w:i w:val="0"/>
      <w:iCs w:val="0"/>
    </w:rPr>
  </w:style>
  <w:style w:type="paragraph" w:styleId="NoSpacing">
    <w:name w:val="No Spacing"/>
    <w:uiPriority w:val="1"/>
    <w:qFormat/>
    <w:rsid w:val="00CD4111"/>
    <w:rPr>
      <w:rFonts w:eastAsiaTheme="minorHAnsi"/>
      <w:sz w:val="22"/>
      <w:szCs w:val="22"/>
      <w:lang w:val="en-AU"/>
    </w:rPr>
  </w:style>
  <w:style w:type="character" w:styleId="SubtleEmphasis">
    <w:name w:val="Subtle Emphasis"/>
    <w:uiPriority w:val="19"/>
    <w:qFormat/>
    <w:rsid w:val="00CD4111"/>
    <w:rPr>
      <w:i/>
      <w:iCs/>
      <w:color w:val="808080"/>
    </w:rPr>
  </w:style>
  <w:style w:type="paragraph" w:styleId="TOCHeading">
    <w:name w:val="TOC Heading"/>
    <w:basedOn w:val="Heading1"/>
    <w:next w:val="Normal"/>
    <w:uiPriority w:val="39"/>
    <w:semiHidden/>
    <w:unhideWhenUsed/>
    <w:qFormat/>
    <w:rsid w:val="00CD4111"/>
    <w:pPr>
      <w:spacing w:line="276" w:lineRule="auto"/>
      <w:jc w:val="left"/>
      <w:outlineLvl w:val="9"/>
    </w:pPr>
    <w:rPr>
      <w:rFonts w:asciiTheme="majorHAnsi" w:hAnsiTheme="majorHAnsi" w:cs="Times New Roman"/>
      <w:b/>
      <w:color w:val="365F91" w:themeColor="accent1" w:themeShade="BF"/>
      <w:sz w:val="28"/>
      <w:szCs w:val="28"/>
    </w:rPr>
  </w:style>
  <w:style w:type="table" w:customStyle="1" w:styleId="PlainTable21">
    <w:name w:val="Plain Table 21"/>
    <w:basedOn w:val="TableNormal"/>
    <w:uiPriority w:val="42"/>
    <w:rsid w:val="005320AB"/>
    <w:rPr>
      <w:rFonts w:eastAsiaTheme="minorHAnsi"/>
      <w:sz w:val="22"/>
      <w:szCs w:val="22"/>
      <w:lang w:val="en-AU"/>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ghtShading-Accent1">
    <w:name w:val="Light Shading Accent 1"/>
    <w:basedOn w:val="TableNormal"/>
    <w:uiPriority w:val="60"/>
    <w:rsid w:val="007B3FD7"/>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7B3FD7"/>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
    <w:name w:val="Light Shading"/>
    <w:basedOn w:val="TableNormal"/>
    <w:uiPriority w:val="60"/>
    <w:rsid w:val="007B3FD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1">
    <w:name w:val="Medium Shading 1"/>
    <w:basedOn w:val="TableNormal"/>
    <w:uiPriority w:val="63"/>
    <w:rsid w:val="007B3FD7"/>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List">
    <w:name w:val="Light List"/>
    <w:basedOn w:val="TableNormal"/>
    <w:uiPriority w:val="61"/>
    <w:rsid w:val="007B3FD7"/>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7B3FD7"/>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cit">
    <w:name w:val="cit"/>
    <w:basedOn w:val="DefaultParagraphFont"/>
    <w:rsid w:val="00DD06F9"/>
  </w:style>
  <w:style w:type="character" w:customStyle="1" w:styleId="doi">
    <w:name w:val="doi"/>
    <w:basedOn w:val="DefaultParagraphFont"/>
    <w:rsid w:val="00DD06F9"/>
  </w:style>
  <w:style w:type="character" w:customStyle="1" w:styleId="fm-citation-ids-label">
    <w:name w:val="fm-citation-ids-label"/>
    <w:basedOn w:val="DefaultParagraphFont"/>
    <w:rsid w:val="00DD06F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4111"/>
    <w:pPr>
      <w:spacing w:line="480" w:lineRule="auto"/>
      <w:jc w:val="both"/>
    </w:pPr>
    <w:rPr>
      <w:rFonts w:ascii="Times New Roman" w:hAnsi="Times New Roman"/>
      <w:lang w:val="en-GB"/>
    </w:rPr>
  </w:style>
  <w:style w:type="paragraph" w:styleId="Heading1">
    <w:name w:val="heading 1"/>
    <w:basedOn w:val="Normal"/>
    <w:next w:val="Normal"/>
    <w:link w:val="Heading1Char"/>
    <w:uiPriority w:val="9"/>
    <w:qFormat/>
    <w:rsid w:val="00CD4111"/>
    <w:pPr>
      <w:keepNext/>
      <w:keepLines/>
      <w:spacing w:before="480"/>
      <w:outlineLvl w:val="0"/>
    </w:pPr>
    <w:rPr>
      <w:rFonts w:eastAsiaTheme="majorEastAsia" w:cstheme="majorBidi"/>
      <w:bCs/>
      <w:szCs w:val="32"/>
      <w:lang w:val="en-US"/>
    </w:rPr>
  </w:style>
  <w:style w:type="paragraph" w:styleId="Heading2">
    <w:name w:val="heading 2"/>
    <w:basedOn w:val="Normal"/>
    <w:next w:val="Normal"/>
    <w:link w:val="Heading2Char"/>
    <w:uiPriority w:val="9"/>
    <w:unhideWhenUsed/>
    <w:qFormat/>
    <w:rsid w:val="00CD4111"/>
    <w:pPr>
      <w:keepNext/>
      <w:keepLines/>
      <w:spacing w:before="200"/>
      <w:outlineLvl w:val="1"/>
    </w:pPr>
    <w:rPr>
      <w:rFonts w:eastAsiaTheme="majorEastAsia" w:cstheme="majorBidi"/>
      <w:bCs/>
      <w:szCs w:val="26"/>
      <w:u w:val="single"/>
      <w:lang w:val="en-US"/>
    </w:rPr>
  </w:style>
  <w:style w:type="paragraph" w:styleId="Heading3">
    <w:name w:val="heading 3"/>
    <w:basedOn w:val="Normal"/>
    <w:next w:val="Normal"/>
    <w:link w:val="Heading3Char"/>
    <w:uiPriority w:val="9"/>
    <w:unhideWhenUsed/>
    <w:qFormat/>
    <w:rsid w:val="00CD4111"/>
    <w:pPr>
      <w:keepNext/>
      <w:keepLines/>
      <w:spacing w:before="200"/>
      <w:outlineLvl w:val="2"/>
    </w:pPr>
    <w:rPr>
      <w:rFonts w:eastAsiaTheme="majorEastAsia" w:cstheme="majorBidi"/>
      <w:b/>
      <w:bCs/>
      <w:lang w:val="en-US"/>
    </w:rPr>
  </w:style>
  <w:style w:type="paragraph" w:styleId="Heading4">
    <w:name w:val="heading 4"/>
    <w:basedOn w:val="Normal"/>
    <w:next w:val="Normal"/>
    <w:link w:val="Heading4Char"/>
    <w:uiPriority w:val="9"/>
    <w:semiHidden/>
    <w:unhideWhenUsed/>
    <w:qFormat/>
    <w:rsid w:val="00CD4111"/>
    <w:pPr>
      <w:keepNext/>
      <w:keepLines/>
      <w:spacing w:before="200"/>
      <w:outlineLvl w:val="3"/>
    </w:pPr>
    <w:rPr>
      <w:rFonts w:eastAsiaTheme="majorEastAsia"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4134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4134F"/>
    <w:rPr>
      <w:rFonts w:ascii="Lucida Grande" w:hAnsi="Lucida Grande" w:cs="Lucida Grande"/>
      <w:sz w:val="18"/>
      <w:szCs w:val="18"/>
    </w:rPr>
  </w:style>
  <w:style w:type="character" w:styleId="Hyperlink">
    <w:name w:val="Hyperlink"/>
    <w:basedOn w:val="DefaultParagraphFont"/>
    <w:uiPriority w:val="99"/>
    <w:unhideWhenUsed/>
    <w:rsid w:val="006D698E"/>
    <w:rPr>
      <w:color w:val="0000FF" w:themeColor="hyperlink"/>
      <w:u w:val="single"/>
    </w:rPr>
  </w:style>
  <w:style w:type="paragraph" w:styleId="Header">
    <w:name w:val="header"/>
    <w:basedOn w:val="Normal"/>
    <w:link w:val="HeaderChar"/>
    <w:uiPriority w:val="99"/>
    <w:unhideWhenUsed/>
    <w:rsid w:val="00BC1F70"/>
    <w:pPr>
      <w:tabs>
        <w:tab w:val="center" w:pos="4320"/>
        <w:tab w:val="right" w:pos="8640"/>
      </w:tabs>
    </w:pPr>
  </w:style>
  <w:style w:type="character" w:customStyle="1" w:styleId="HeaderChar">
    <w:name w:val="Header Char"/>
    <w:basedOn w:val="DefaultParagraphFont"/>
    <w:link w:val="Header"/>
    <w:uiPriority w:val="99"/>
    <w:rsid w:val="00BC1F70"/>
  </w:style>
  <w:style w:type="paragraph" w:styleId="Footer">
    <w:name w:val="footer"/>
    <w:basedOn w:val="Normal"/>
    <w:link w:val="FooterChar"/>
    <w:uiPriority w:val="99"/>
    <w:unhideWhenUsed/>
    <w:rsid w:val="00BC1F70"/>
    <w:pPr>
      <w:tabs>
        <w:tab w:val="center" w:pos="4320"/>
        <w:tab w:val="right" w:pos="8640"/>
      </w:tabs>
    </w:pPr>
  </w:style>
  <w:style w:type="character" w:customStyle="1" w:styleId="FooterChar">
    <w:name w:val="Footer Char"/>
    <w:basedOn w:val="DefaultParagraphFont"/>
    <w:link w:val="Footer"/>
    <w:uiPriority w:val="99"/>
    <w:rsid w:val="00BC1F70"/>
  </w:style>
  <w:style w:type="character" w:styleId="PageNumber">
    <w:name w:val="page number"/>
    <w:basedOn w:val="DefaultParagraphFont"/>
    <w:uiPriority w:val="99"/>
    <w:semiHidden/>
    <w:unhideWhenUsed/>
    <w:rsid w:val="00BC1F70"/>
  </w:style>
  <w:style w:type="character" w:customStyle="1" w:styleId="Heading3Char">
    <w:name w:val="Heading 3 Char"/>
    <w:basedOn w:val="DefaultParagraphFont"/>
    <w:link w:val="Heading3"/>
    <w:uiPriority w:val="9"/>
    <w:rsid w:val="00CD4111"/>
    <w:rPr>
      <w:rFonts w:ascii="Times New Roman" w:eastAsiaTheme="majorEastAsia" w:hAnsi="Times New Roman" w:cstheme="majorBidi"/>
      <w:b/>
      <w:bCs/>
    </w:rPr>
  </w:style>
  <w:style w:type="paragraph" w:styleId="ListParagraph">
    <w:name w:val="List Paragraph"/>
    <w:basedOn w:val="Normal"/>
    <w:uiPriority w:val="34"/>
    <w:qFormat/>
    <w:rsid w:val="00CD4111"/>
    <w:pPr>
      <w:ind w:left="720"/>
      <w:contextualSpacing/>
    </w:pPr>
  </w:style>
  <w:style w:type="paragraph" w:styleId="DocumentMap">
    <w:name w:val="Document Map"/>
    <w:basedOn w:val="Normal"/>
    <w:link w:val="DocumentMapChar"/>
    <w:uiPriority w:val="99"/>
    <w:semiHidden/>
    <w:unhideWhenUsed/>
    <w:rsid w:val="00797C28"/>
    <w:rPr>
      <w:rFonts w:ascii="Lucida Grande" w:hAnsi="Lucida Grande" w:cs="Lucida Grande"/>
    </w:rPr>
  </w:style>
  <w:style w:type="character" w:customStyle="1" w:styleId="DocumentMapChar">
    <w:name w:val="Document Map Char"/>
    <w:basedOn w:val="DefaultParagraphFont"/>
    <w:link w:val="DocumentMap"/>
    <w:uiPriority w:val="99"/>
    <w:semiHidden/>
    <w:rsid w:val="00797C28"/>
    <w:rPr>
      <w:rFonts w:ascii="Lucida Grande" w:hAnsi="Lucida Grande" w:cs="Lucida Grande"/>
    </w:rPr>
  </w:style>
  <w:style w:type="paragraph" w:customStyle="1" w:styleId="EndNoteBibliographyTitle">
    <w:name w:val="EndNote Bibliography Title"/>
    <w:basedOn w:val="Normal"/>
    <w:rsid w:val="00797C28"/>
    <w:pPr>
      <w:jc w:val="center"/>
    </w:pPr>
    <w:rPr>
      <w:rFonts w:cs="Times New Roman"/>
    </w:rPr>
  </w:style>
  <w:style w:type="paragraph" w:customStyle="1" w:styleId="EndNoteBibliography">
    <w:name w:val="EndNote Bibliography"/>
    <w:basedOn w:val="Normal"/>
    <w:rsid w:val="00797C28"/>
    <w:rPr>
      <w:rFonts w:cs="Times New Roman"/>
    </w:rPr>
  </w:style>
  <w:style w:type="character" w:customStyle="1" w:styleId="Heading1Char">
    <w:name w:val="Heading 1 Char"/>
    <w:basedOn w:val="DefaultParagraphFont"/>
    <w:link w:val="Heading1"/>
    <w:uiPriority w:val="9"/>
    <w:rsid w:val="00CD4111"/>
    <w:rPr>
      <w:rFonts w:ascii="Times New Roman" w:eastAsiaTheme="majorEastAsia" w:hAnsi="Times New Roman" w:cstheme="majorBidi"/>
      <w:bCs/>
      <w:szCs w:val="32"/>
    </w:rPr>
  </w:style>
  <w:style w:type="character" w:customStyle="1" w:styleId="Heading2Char">
    <w:name w:val="Heading 2 Char"/>
    <w:basedOn w:val="DefaultParagraphFont"/>
    <w:link w:val="Heading2"/>
    <w:uiPriority w:val="9"/>
    <w:rsid w:val="00CD4111"/>
    <w:rPr>
      <w:rFonts w:ascii="Times New Roman" w:eastAsiaTheme="majorEastAsia" w:hAnsi="Times New Roman" w:cstheme="majorBidi"/>
      <w:bCs/>
      <w:szCs w:val="26"/>
      <w:u w:val="single"/>
    </w:rPr>
  </w:style>
  <w:style w:type="table" w:styleId="TableGrid">
    <w:name w:val="Table Grid"/>
    <w:basedOn w:val="TableNormal"/>
    <w:uiPriority w:val="59"/>
    <w:rsid w:val="00A912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607ED"/>
    <w:pPr>
      <w:spacing w:before="100" w:beforeAutospacing="1" w:after="100" w:afterAutospacing="1" w:line="240" w:lineRule="auto"/>
    </w:pPr>
    <w:rPr>
      <w:rFonts w:ascii="Times" w:hAnsi="Times" w:cs="Times New Roman"/>
      <w:sz w:val="20"/>
      <w:szCs w:val="20"/>
      <w:lang w:val="en-AU"/>
    </w:rPr>
  </w:style>
  <w:style w:type="character" w:styleId="CommentReference">
    <w:name w:val="annotation reference"/>
    <w:basedOn w:val="DefaultParagraphFont"/>
    <w:uiPriority w:val="99"/>
    <w:semiHidden/>
    <w:unhideWhenUsed/>
    <w:rsid w:val="00D564AA"/>
    <w:rPr>
      <w:sz w:val="16"/>
      <w:szCs w:val="16"/>
    </w:rPr>
  </w:style>
  <w:style w:type="paragraph" w:styleId="CommentText">
    <w:name w:val="annotation text"/>
    <w:basedOn w:val="Normal"/>
    <w:link w:val="CommentTextChar"/>
    <w:uiPriority w:val="99"/>
    <w:semiHidden/>
    <w:unhideWhenUsed/>
    <w:rsid w:val="00D564AA"/>
    <w:pPr>
      <w:spacing w:line="240" w:lineRule="auto"/>
    </w:pPr>
    <w:rPr>
      <w:sz w:val="20"/>
      <w:szCs w:val="20"/>
    </w:rPr>
  </w:style>
  <w:style w:type="character" w:customStyle="1" w:styleId="CommentTextChar">
    <w:name w:val="Comment Text Char"/>
    <w:basedOn w:val="DefaultParagraphFont"/>
    <w:link w:val="CommentText"/>
    <w:uiPriority w:val="99"/>
    <w:semiHidden/>
    <w:rsid w:val="00D564AA"/>
    <w:rPr>
      <w:sz w:val="20"/>
      <w:szCs w:val="20"/>
      <w:lang w:val="en-GB"/>
    </w:rPr>
  </w:style>
  <w:style w:type="paragraph" w:styleId="CommentSubject">
    <w:name w:val="annotation subject"/>
    <w:basedOn w:val="CommentText"/>
    <w:next w:val="CommentText"/>
    <w:link w:val="CommentSubjectChar"/>
    <w:uiPriority w:val="99"/>
    <w:semiHidden/>
    <w:unhideWhenUsed/>
    <w:rsid w:val="00D564AA"/>
    <w:rPr>
      <w:b/>
      <w:bCs/>
    </w:rPr>
  </w:style>
  <w:style w:type="character" w:customStyle="1" w:styleId="CommentSubjectChar">
    <w:name w:val="Comment Subject Char"/>
    <w:basedOn w:val="CommentTextChar"/>
    <w:link w:val="CommentSubject"/>
    <w:uiPriority w:val="99"/>
    <w:semiHidden/>
    <w:rsid w:val="00D564AA"/>
    <w:rPr>
      <w:b/>
      <w:bCs/>
      <w:sz w:val="20"/>
      <w:szCs w:val="20"/>
      <w:lang w:val="en-GB"/>
    </w:rPr>
  </w:style>
  <w:style w:type="character" w:customStyle="1" w:styleId="highlight">
    <w:name w:val="highlight"/>
    <w:basedOn w:val="DefaultParagraphFont"/>
    <w:rsid w:val="005D3383"/>
  </w:style>
  <w:style w:type="character" w:styleId="FollowedHyperlink">
    <w:name w:val="FollowedHyperlink"/>
    <w:basedOn w:val="DefaultParagraphFont"/>
    <w:uiPriority w:val="99"/>
    <w:semiHidden/>
    <w:unhideWhenUsed/>
    <w:rsid w:val="003334A6"/>
    <w:rPr>
      <w:color w:val="800080" w:themeColor="followedHyperlink"/>
      <w:u w:val="single"/>
    </w:rPr>
  </w:style>
  <w:style w:type="paragraph" w:styleId="Revision">
    <w:name w:val="Revision"/>
    <w:hidden/>
    <w:uiPriority w:val="99"/>
    <w:semiHidden/>
    <w:rsid w:val="00B66724"/>
    <w:rPr>
      <w:lang w:val="en-GB"/>
    </w:rPr>
  </w:style>
  <w:style w:type="character" w:customStyle="1" w:styleId="Heading4Char">
    <w:name w:val="Heading 4 Char"/>
    <w:basedOn w:val="DefaultParagraphFont"/>
    <w:link w:val="Heading4"/>
    <w:uiPriority w:val="9"/>
    <w:semiHidden/>
    <w:rsid w:val="00CD4111"/>
    <w:rPr>
      <w:rFonts w:ascii="Times New Roman" w:eastAsiaTheme="majorEastAsia" w:hAnsi="Times New Roman" w:cstheme="majorBidi"/>
      <w:b/>
      <w:bCs/>
      <w:iCs/>
      <w:lang w:val="en-GB"/>
    </w:rPr>
  </w:style>
  <w:style w:type="paragraph" w:styleId="Caption">
    <w:name w:val="caption"/>
    <w:basedOn w:val="Normal"/>
    <w:next w:val="Normal"/>
    <w:uiPriority w:val="35"/>
    <w:unhideWhenUsed/>
    <w:qFormat/>
    <w:rsid w:val="00CD4111"/>
    <w:pPr>
      <w:spacing w:after="200"/>
    </w:pPr>
    <w:rPr>
      <w:rFonts w:eastAsiaTheme="minorHAnsi"/>
      <w:i/>
      <w:iCs/>
      <w:color w:val="1F497D" w:themeColor="text2"/>
      <w:sz w:val="18"/>
      <w:szCs w:val="18"/>
      <w:lang w:val="en-AU"/>
    </w:rPr>
  </w:style>
  <w:style w:type="paragraph" w:customStyle="1" w:styleId="Style1">
    <w:name w:val="Style1"/>
    <w:basedOn w:val="Style2"/>
    <w:link w:val="Style1Char"/>
    <w:qFormat/>
    <w:rsid w:val="00CD4111"/>
  </w:style>
  <w:style w:type="character" w:customStyle="1" w:styleId="Style1Char">
    <w:name w:val="Style1 Char"/>
    <w:basedOn w:val="DefaultParagraphFont"/>
    <w:link w:val="Style1"/>
    <w:rsid w:val="00CD4111"/>
    <w:rPr>
      <w:rFonts w:ascii="Times New Roman" w:eastAsia="Times New Roman" w:hAnsi="Times New Roman" w:cs="Times New Roman"/>
      <w:b/>
      <w:bCs/>
      <w:kern w:val="32"/>
      <w:sz w:val="28"/>
      <w:szCs w:val="32"/>
      <w:lang w:eastAsia="zh-CN"/>
    </w:rPr>
  </w:style>
  <w:style w:type="paragraph" w:customStyle="1" w:styleId="Style2">
    <w:name w:val="Style2"/>
    <w:basedOn w:val="Heading1"/>
    <w:link w:val="Style2Char"/>
    <w:qFormat/>
    <w:rsid w:val="00CD4111"/>
    <w:pPr>
      <w:keepLines w:val="0"/>
      <w:spacing w:before="240" w:after="60"/>
      <w:jc w:val="left"/>
    </w:pPr>
    <w:rPr>
      <w:rFonts w:eastAsia="Times New Roman" w:cs="Times New Roman"/>
      <w:b/>
      <w:kern w:val="32"/>
      <w:sz w:val="28"/>
      <w:lang w:eastAsia="zh-CN"/>
    </w:rPr>
  </w:style>
  <w:style w:type="character" w:customStyle="1" w:styleId="Style2Char">
    <w:name w:val="Style2 Char"/>
    <w:basedOn w:val="Heading1Char"/>
    <w:link w:val="Style2"/>
    <w:rsid w:val="00CD4111"/>
    <w:rPr>
      <w:rFonts w:ascii="Times New Roman" w:eastAsia="Times New Roman" w:hAnsi="Times New Roman" w:cs="Times New Roman"/>
      <w:b/>
      <w:bCs/>
      <w:kern w:val="32"/>
      <w:sz w:val="28"/>
      <w:szCs w:val="32"/>
      <w:lang w:eastAsia="zh-CN"/>
    </w:rPr>
  </w:style>
  <w:style w:type="paragraph" w:customStyle="1" w:styleId="Style3">
    <w:name w:val="Style3"/>
    <w:basedOn w:val="Heading3"/>
    <w:link w:val="Style3Char"/>
    <w:qFormat/>
    <w:rsid w:val="00CD4111"/>
    <w:rPr>
      <w:kern w:val="32"/>
      <w:sz w:val="28"/>
      <w:szCs w:val="32"/>
      <w:lang w:val="en-GB" w:eastAsia="zh-CN"/>
    </w:rPr>
  </w:style>
  <w:style w:type="character" w:customStyle="1" w:styleId="Style3Char">
    <w:name w:val="Style3 Char"/>
    <w:basedOn w:val="Style2Char"/>
    <w:link w:val="Style3"/>
    <w:rsid w:val="00CD4111"/>
    <w:rPr>
      <w:rFonts w:ascii="Times New Roman" w:eastAsiaTheme="majorEastAsia" w:hAnsi="Times New Roman" w:cstheme="majorBidi"/>
      <w:b/>
      <w:bCs/>
      <w:kern w:val="32"/>
      <w:sz w:val="28"/>
      <w:szCs w:val="32"/>
      <w:lang w:val="en-GB" w:eastAsia="zh-CN"/>
    </w:rPr>
  </w:style>
  <w:style w:type="paragraph" w:customStyle="1" w:styleId="Style4">
    <w:name w:val="Style4"/>
    <w:basedOn w:val="Heading3"/>
    <w:link w:val="Style4Char"/>
    <w:qFormat/>
    <w:rsid w:val="00CD4111"/>
    <w:rPr>
      <w:b w:val="0"/>
      <w:color w:val="000000" w:themeColor="text1"/>
      <w:kern w:val="22"/>
      <w:u w:val="single"/>
      <w:lang w:eastAsia="zh-CN"/>
    </w:rPr>
  </w:style>
  <w:style w:type="character" w:customStyle="1" w:styleId="Style4Char">
    <w:name w:val="Style4 Char"/>
    <w:basedOn w:val="Heading3Char"/>
    <w:link w:val="Style4"/>
    <w:rsid w:val="00CD4111"/>
    <w:rPr>
      <w:rFonts w:ascii="Times New Roman" w:eastAsiaTheme="majorEastAsia" w:hAnsi="Times New Roman" w:cstheme="majorBidi"/>
      <w:b w:val="0"/>
      <w:bCs/>
      <w:color w:val="000000" w:themeColor="text1"/>
      <w:kern w:val="22"/>
      <w:u w:val="single"/>
      <w:lang w:eastAsia="zh-CN"/>
    </w:rPr>
  </w:style>
  <w:style w:type="paragraph" w:styleId="Title">
    <w:name w:val="Title"/>
    <w:basedOn w:val="Normal"/>
    <w:next w:val="Normal"/>
    <w:link w:val="TitleChar"/>
    <w:uiPriority w:val="10"/>
    <w:qFormat/>
    <w:rsid w:val="00CD411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val="en-US"/>
    </w:rPr>
  </w:style>
  <w:style w:type="character" w:customStyle="1" w:styleId="TitleChar">
    <w:name w:val="Title Char"/>
    <w:basedOn w:val="DefaultParagraphFont"/>
    <w:link w:val="Title"/>
    <w:uiPriority w:val="10"/>
    <w:rsid w:val="00CD4111"/>
    <w:rPr>
      <w:rFonts w:asciiTheme="majorHAnsi" w:eastAsiaTheme="majorEastAsia" w:hAnsiTheme="majorHAnsi" w:cstheme="majorBidi"/>
      <w:color w:val="17365D" w:themeColor="text2" w:themeShade="BF"/>
      <w:spacing w:val="5"/>
      <w:kern w:val="28"/>
      <w:sz w:val="52"/>
      <w:szCs w:val="52"/>
    </w:rPr>
  </w:style>
  <w:style w:type="character" w:styleId="Emphasis">
    <w:name w:val="Emphasis"/>
    <w:basedOn w:val="DefaultParagraphFont"/>
    <w:uiPriority w:val="20"/>
    <w:qFormat/>
    <w:rsid w:val="00CD4111"/>
    <w:rPr>
      <w:b/>
      <w:bCs/>
      <w:i w:val="0"/>
      <w:iCs w:val="0"/>
    </w:rPr>
  </w:style>
  <w:style w:type="paragraph" w:styleId="NoSpacing">
    <w:name w:val="No Spacing"/>
    <w:uiPriority w:val="1"/>
    <w:qFormat/>
    <w:rsid w:val="00CD4111"/>
    <w:rPr>
      <w:rFonts w:eastAsiaTheme="minorHAnsi"/>
      <w:sz w:val="22"/>
      <w:szCs w:val="22"/>
      <w:lang w:val="en-AU"/>
    </w:rPr>
  </w:style>
  <w:style w:type="character" w:styleId="SubtleEmphasis">
    <w:name w:val="Subtle Emphasis"/>
    <w:uiPriority w:val="19"/>
    <w:qFormat/>
    <w:rsid w:val="00CD4111"/>
    <w:rPr>
      <w:i/>
      <w:iCs/>
      <w:color w:val="808080"/>
    </w:rPr>
  </w:style>
  <w:style w:type="paragraph" w:styleId="TOCHeading">
    <w:name w:val="TOC Heading"/>
    <w:basedOn w:val="Heading1"/>
    <w:next w:val="Normal"/>
    <w:uiPriority w:val="39"/>
    <w:semiHidden/>
    <w:unhideWhenUsed/>
    <w:qFormat/>
    <w:rsid w:val="00CD4111"/>
    <w:pPr>
      <w:spacing w:line="276" w:lineRule="auto"/>
      <w:jc w:val="left"/>
      <w:outlineLvl w:val="9"/>
    </w:pPr>
    <w:rPr>
      <w:rFonts w:asciiTheme="majorHAnsi" w:hAnsiTheme="majorHAnsi" w:cs="Times New Roman"/>
      <w:b/>
      <w:color w:val="365F91" w:themeColor="accent1" w:themeShade="BF"/>
      <w:sz w:val="28"/>
      <w:szCs w:val="28"/>
    </w:rPr>
  </w:style>
  <w:style w:type="table" w:customStyle="1" w:styleId="PlainTable21">
    <w:name w:val="Plain Table 21"/>
    <w:basedOn w:val="TableNormal"/>
    <w:uiPriority w:val="42"/>
    <w:rsid w:val="005320AB"/>
    <w:rPr>
      <w:rFonts w:eastAsiaTheme="minorHAnsi"/>
      <w:sz w:val="22"/>
      <w:szCs w:val="22"/>
      <w:lang w:val="en-AU"/>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ghtShading-Accent1">
    <w:name w:val="Light Shading Accent 1"/>
    <w:basedOn w:val="TableNormal"/>
    <w:uiPriority w:val="60"/>
    <w:rsid w:val="007B3FD7"/>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7B3FD7"/>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
    <w:name w:val="Light Shading"/>
    <w:basedOn w:val="TableNormal"/>
    <w:uiPriority w:val="60"/>
    <w:rsid w:val="007B3FD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1">
    <w:name w:val="Medium Shading 1"/>
    <w:basedOn w:val="TableNormal"/>
    <w:uiPriority w:val="63"/>
    <w:rsid w:val="007B3FD7"/>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List">
    <w:name w:val="Light List"/>
    <w:basedOn w:val="TableNormal"/>
    <w:uiPriority w:val="61"/>
    <w:rsid w:val="007B3FD7"/>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7B3FD7"/>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cit">
    <w:name w:val="cit"/>
    <w:basedOn w:val="DefaultParagraphFont"/>
    <w:rsid w:val="00DD06F9"/>
  </w:style>
  <w:style w:type="character" w:customStyle="1" w:styleId="doi">
    <w:name w:val="doi"/>
    <w:basedOn w:val="DefaultParagraphFont"/>
    <w:rsid w:val="00DD06F9"/>
  </w:style>
  <w:style w:type="character" w:customStyle="1" w:styleId="fm-citation-ids-label">
    <w:name w:val="fm-citation-ids-label"/>
    <w:basedOn w:val="DefaultParagraphFont"/>
    <w:rsid w:val="00DD06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981222">
      <w:bodyDiv w:val="1"/>
      <w:marLeft w:val="0"/>
      <w:marRight w:val="0"/>
      <w:marTop w:val="0"/>
      <w:marBottom w:val="0"/>
      <w:divBdr>
        <w:top w:val="none" w:sz="0" w:space="0" w:color="auto"/>
        <w:left w:val="none" w:sz="0" w:space="0" w:color="auto"/>
        <w:bottom w:val="none" w:sz="0" w:space="0" w:color="auto"/>
        <w:right w:val="none" w:sz="0" w:space="0" w:color="auto"/>
      </w:divBdr>
    </w:div>
    <w:div w:id="80572020">
      <w:bodyDiv w:val="1"/>
      <w:marLeft w:val="0"/>
      <w:marRight w:val="0"/>
      <w:marTop w:val="0"/>
      <w:marBottom w:val="0"/>
      <w:divBdr>
        <w:top w:val="none" w:sz="0" w:space="0" w:color="auto"/>
        <w:left w:val="none" w:sz="0" w:space="0" w:color="auto"/>
        <w:bottom w:val="none" w:sz="0" w:space="0" w:color="auto"/>
        <w:right w:val="none" w:sz="0" w:space="0" w:color="auto"/>
      </w:divBdr>
    </w:div>
    <w:div w:id="80880852">
      <w:bodyDiv w:val="1"/>
      <w:marLeft w:val="0"/>
      <w:marRight w:val="0"/>
      <w:marTop w:val="0"/>
      <w:marBottom w:val="0"/>
      <w:divBdr>
        <w:top w:val="none" w:sz="0" w:space="0" w:color="auto"/>
        <w:left w:val="none" w:sz="0" w:space="0" w:color="auto"/>
        <w:bottom w:val="none" w:sz="0" w:space="0" w:color="auto"/>
        <w:right w:val="none" w:sz="0" w:space="0" w:color="auto"/>
      </w:divBdr>
      <w:divsChild>
        <w:div w:id="74279733">
          <w:marLeft w:val="0"/>
          <w:marRight w:val="0"/>
          <w:marTop w:val="0"/>
          <w:marBottom w:val="0"/>
          <w:divBdr>
            <w:top w:val="none" w:sz="0" w:space="0" w:color="auto"/>
            <w:left w:val="none" w:sz="0" w:space="0" w:color="auto"/>
            <w:bottom w:val="none" w:sz="0" w:space="0" w:color="auto"/>
            <w:right w:val="none" w:sz="0" w:space="0" w:color="auto"/>
          </w:divBdr>
        </w:div>
        <w:div w:id="792477383">
          <w:marLeft w:val="0"/>
          <w:marRight w:val="0"/>
          <w:marTop w:val="0"/>
          <w:marBottom w:val="0"/>
          <w:divBdr>
            <w:top w:val="none" w:sz="0" w:space="0" w:color="auto"/>
            <w:left w:val="none" w:sz="0" w:space="0" w:color="auto"/>
            <w:bottom w:val="none" w:sz="0" w:space="0" w:color="auto"/>
            <w:right w:val="none" w:sz="0" w:space="0" w:color="auto"/>
          </w:divBdr>
        </w:div>
      </w:divsChild>
    </w:div>
    <w:div w:id="101995245">
      <w:bodyDiv w:val="1"/>
      <w:marLeft w:val="0"/>
      <w:marRight w:val="0"/>
      <w:marTop w:val="0"/>
      <w:marBottom w:val="0"/>
      <w:divBdr>
        <w:top w:val="none" w:sz="0" w:space="0" w:color="auto"/>
        <w:left w:val="none" w:sz="0" w:space="0" w:color="auto"/>
        <w:bottom w:val="none" w:sz="0" w:space="0" w:color="auto"/>
        <w:right w:val="none" w:sz="0" w:space="0" w:color="auto"/>
      </w:divBdr>
    </w:div>
    <w:div w:id="192229463">
      <w:bodyDiv w:val="1"/>
      <w:marLeft w:val="0"/>
      <w:marRight w:val="0"/>
      <w:marTop w:val="0"/>
      <w:marBottom w:val="0"/>
      <w:divBdr>
        <w:top w:val="none" w:sz="0" w:space="0" w:color="auto"/>
        <w:left w:val="none" w:sz="0" w:space="0" w:color="auto"/>
        <w:bottom w:val="none" w:sz="0" w:space="0" w:color="auto"/>
        <w:right w:val="none" w:sz="0" w:space="0" w:color="auto"/>
      </w:divBdr>
    </w:div>
    <w:div w:id="216160701">
      <w:bodyDiv w:val="1"/>
      <w:marLeft w:val="0"/>
      <w:marRight w:val="0"/>
      <w:marTop w:val="0"/>
      <w:marBottom w:val="0"/>
      <w:divBdr>
        <w:top w:val="none" w:sz="0" w:space="0" w:color="auto"/>
        <w:left w:val="none" w:sz="0" w:space="0" w:color="auto"/>
        <w:bottom w:val="none" w:sz="0" w:space="0" w:color="auto"/>
        <w:right w:val="none" w:sz="0" w:space="0" w:color="auto"/>
      </w:divBdr>
    </w:div>
    <w:div w:id="262225623">
      <w:bodyDiv w:val="1"/>
      <w:marLeft w:val="0"/>
      <w:marRight w:val="0"/>
      <w:marTop w:val="0"/>
      <w:marBottom w:val="0"/>
      <w:divBdr>
        <w:top w:val="none" w:sz="0" w:space="0" w:color="auto"/>
        <w:left w:val="none" w:sz="0" w:space="0" w:color="auto"/>
        <w:bottom w:val="none" w:sz="0" w:space="0" w:color="auto"/>
        <w:right w:val="none" w:sz="0" w:space="0" w:color="auto"/>
      </w:divBdr>
    </w:div>
    <w:div w:id="340402535">
      <w:bodyDiv w:val="1"/>
      <w:marLeft w:val="0"/>
      <w:marRight w:val="0"/>
      <w:marTop w:val="0"/>
      <w:marBottom w:val="0"/>
      <w:divBdr>
        <w:top w:val="none" w:sz="0" w:space="0" w:color="auto"/>
        <w:left w:val="none" w:sz="0" w:space="0" w:color="auto"/>
        <w:bottom w:val="none" w:sz="0" w:space="0" w:color="auto"/>
        <w:right w:val="none" w:sz="0" w:space="0" w:color="auto"/>
      </w:divBdr>
    </w:div>
    <w:div w:id="469591771">
      <w:bodyDiv w:val="1"/>
      <w:marLeft w:val="0"/>
      <w:marRight w:val="0"/>
      <w:marTop w:val="0"/>
      <w:marBottom w:val="0"/>
      <w:divBdr>
        <w:top w:val="none" w:sz="0" w:space="0" w:color="auto"/>
        <w:left w:val="none" w:sz="0" w:space="0" w:color="auto"/>
        <w:bottom w:val="none" w:sz="0" w:space="0" w:color="auto"/>
        <w:right w:val="none" w:sz="0" w:space="0" w:color="auto"/>
      </w:divBdr>
    </w:div>
    <w:div w:id="491874349">
      <w:bodyDiv w:val="1"/>
      <w:marLeft w:val="0"/>
      <w:marRight w:val="0"/>
      <w:marTop w:val="0"/>
      <w:marBottom w:val="0"/>
      <w:divBdr>
        <w:top w:val="none" w:sz="0" w:space="0" w:color="auto"/>
        <w:left w:val="none" w:sz="0" w:space="0" w:color="auto"/>
        <w:bottom w:val="none" w:sz="0" w:space="0" w:color="auto"/>
        <w:right w:val="none" w:sz="0" w:space="0" w:color="auto"/>
      </w:divBdr>
    </w:div>
    <w:div w:id="600720162">
      <w:bodyDiv w:val="1"/>
      <w:marLeft w:val="0"/>
      <w:marRight w:val="0"/>
      <w:marTop w:val="0"/>
      <w:marBottom w:val="0"/>
      <w:divBdr>
        <w:top w:val="none" w:sz="0" w:space="0" w:color="auto"/>
        <w:left w:val="none" w:sz="0" w:space="0" w:color="auto"/>
        <w:bottom w:val="none" w:sz="0" w:space="0" w:color="auto"/>
        <w:right w:val="none" w:sz="0" w:space="0" w:color="auto"/>
      </w:divBdr>
      <w:divsChild>
        <w:div w:id="263806634">
          <w:marLeft w:val="547"/>
          <w:marRight w:val="0"/>
          <w:marTop w:val="144"/>
          <w:marBottom w:val="0"/>
          <w:divBdr>
            <w:top w:val="none" w:sz="0" w:space="0" w:color="auto"/>
            <w:left w:val="none" w:sz="0" w:space="0" w:color="auto"/>
            <w:bottom w:val="none" w:sz="0" w:space="0" w:color="auto"/>
            <w:right w:val="none" w:sz="0" w:space="0" w:color="auto"/>
          </w:divBdr>
        </w:div>
        <w:div w:id="454641616">
          <w:marLeft w:val="547"/>
          <w:marRight w:val="0"/>
          <w:marTop w:val="144"/>
          <w:marBottom w:val="0"/>
          <w:divBdr>
            <w:top w:val="none" w:sz="0" w:space="0" w:color="auto"/>
            <w:left w:val="none" w:sz="0" w:space="0" w:color="auto"/>
            <w:bottom w:val="none" w:sz="0" w:space="0" w:color="auto"/>
            <w:right w:val="none" w:sz="0" w:space="0" w:color="auto"/>
          </w:divBdr>
        </w:div>
        <w:div w:id="1111169137">
          <w:marLeft w:val="547"/>
          <w:marRight w:val="0"/>
          <w:marTop w:val="144"/>
          <w:marBottom w:val="0"/>
          <w:divBdr>
            <w:top w:val="none" w:sz="0" w:space="0" w:color="auto"/>
            <w:left w:val="none" w:sz="0" w:space="0" w:color="auto"/>
            <w:bottom w:val="none" w:sz="0" w:space="0" w:color="auto"/>
            <w:right w:val="none" w:sz="0" w:space="0" w:color="auto"/>
          </w:divBdr>
        </w:div>
        <w:div w:id="1769422612">
          <w:marLeft w:val="547"/>
          <w:marRight w:val="0"/>
          <w:marTop w:val="144"/>
          <w:marBottom w:val="0"/>
          <w:divBdr>
            <w:top w:val="none" w:sz="0" w:space="0" w:color="auto"/>
            <w:left w:val="none" w:sz="0" w:space="0" w:color="auto"/>
            <w:bottom w:val="none" w:sz="0" w:space="0" w:color="auto"/>
            <w:right w:val="none" w:sz="0" w:space="0" w:color="auto"/>
          </w:divBdr>
        </w:div>
      </w:divsChild>
    </w:div>
    <w:div w:id="650673507">
      <w:bodyDiv w:val="1"/>
      <w:marLeft w:val="0"/>
      <w:marRight w:val="0"/>
      <w:marTop w:val="0"/>
      <w:marBottom w:val="0"/>
      <w:divBdr>
        <w:top w:val="none" w:sz="0" w:space="0" w:color="auto"/>
        <w:left w:val="none" w:sz="0" w:space="0" w:color="auto"/>
        <w:bottom w:val="none" w:sz="0" w:space="0" w:color="auto"/>
        <w:right w:val="none" w:sz="0" w:space="0" w:color="auto"/>
      </w:divBdr>
    </w:div>
    <w:div w:id="708409527">
      <w:bodyDiv w:val="1"/>
      <w:marLeft w:val="0"/>
      <w:marRight w:val="0"/>
      <w:marTop w:val="0"/>
      <w:marBottom w:val="0"/>
      <w:divBdr>
        <w:top w:val="none" w:sz="0" w:space="0" w:color="auto"/>
        <w:left w:val="none" w:sz="0" w:space="0" w:color="auto"/>
        <w:bottom w:val="none" w:sz="0" w:space="0" w:color="auto"/>
        <w:right w:val="none" w:sz="0" w:space="0" w:color="auto"/>
      </w:divBdr>
    </w:div>
    <w:div w:id="749232736">
      <w:bodyDiv w:val="1"/>
      <w:marLeft w:val="0"/>
      <w:marRight w:val="0"/>
      <w:marTop w:val="0"/>
      <w:marBottom w:val="0"/>
      <w:divBdr>
        <w:top w:val="none" w:sz="0" w:space="0" w:color="auto"/>
        <w:left w:val="none" w:sz="0" w:space="0" w:color="auto"/>
        <w:bottom w:val="none" w:sz="0" w:space="0" w:color="auto"/>
        <w:right w:val="none" w:sz="0" w:space="0" w:color="auto"/>
      </w:divBdr>
    </w:div>
    <w:div w:id="882597854">
      <w:bodyDiv w:val="1"/>
      <w:marLeft w:val="0"/>
      <w:marRight w:val="0"/>
      <w:marTop w:val="0"/>
      <w:marBottom w:val="0"/>
      <w:divBdr>
        <w:top w:val="none" w:sz="0" w:space="0" w:color="auto"/>
        <w:left w:val="none" w:sz="0" w:space="0" w:color="auto"/>
        <w:bottom w:val="none" w:sz="0" w:space="0" w:color="auto"/>
        <w:right w:val="none" w:sz="0" w:space="0" w:color="auto"/>
      </w:divBdr>
    </w:div>
    <w:div w:id="892084005">
      <w:bodyDiv w:val="1"/>
      <w:marLeft w:val="0"/>
      <w:marRight w:val="0"/>
      <w:marTop w:val="0"/>
      <w:marBottom w:val="0"/>
      <w:divBdr>
        <w:top w:val="none" w:sz="0" w:space="0" w:color="auto"/>
        <w:left w:val="none" w:sz="0" w:space="0" w:color="auto"/>
        <w:bottom w:val="none" w:sz="0" w:space="0" w:color="auto"/>
        <w:right w:val="none" w:sz="0" w:space="0" w:color="auto"/>
      </w:divBdr>
    </w:div>
    <w:div w:id="990904963">
      <w:bodyDiv w:val="1"/>
      <w:marLeft w:val="0"/>
      <w:marRight w:val="0"/>
      <w:marTop w:val="0"/>
      <w:marBottom w:val="0"/>
      <w:divBdr>
        <w:top w:val="none" w:sz="0" w:space="0" w:color="auto"/>
        <w:left w:val="none" w:sz="0" w:space="0" w:color="auto"/>
        <w:bottom w:val="none" w:sz="0" w:space="0" w:color="auto"/>
        <w:right w:val="none" w:sz="0" w:space="0" w:color="auto"/>
      </w:divBdr>
    </w:div>
    <w:div w:id="1054230775">
      <w:bodyDiv w:val="1"/>
      <w:marLeft w:val="0"/>
      <w:marRight w:val="0"/>
      <w:marTop w:val="0"/>
      <w:marBottom w:val="0"/>
      <w:divBdr>
        <w:top w:val="none" w:sz="0" w:space="0" w:color="auto"/>
        <w:left w:val="none" w:sz="0" w:space="0" w:color="auto"/>
        <w:bottom w:val="none" w:sz="0" w:space="0" w:color="auto"/>
        <w:right w:val="none" w:sz="0" w:space="0" w:color="auto"/>
      </w:divBdr>
      <w:divsChild>
        <w:div w:id="481000851">
          <w:marLeft w:val="0"/>
          <w:marRight w:val="0"/>
          <w:marTop w:val="0"/>
          <w:marBottom w:val="0"/>
          <w:divBdr>
            <w:top w:val="none" w:sz="0" w:space="0" w:color="auto"/>
            <w:left w:val="none" w:sz="0" w:space="0" w:color="auto"/>
            <w:bottom w:val="none" w:sz="0" w:space="0" w:color="auto"/>
            <w:right w:val="none" w:sz="0" w:space="0" w:color="auto"/>
          </w:divBdr>
          <w:divsChild>
            <w:div w:id="892470630">
              <w:marLeft w:val="0"/>
              <w:marRight w:val="0"/>
              <w:marTop w:val="0"/>
              <w:marBottom w:val="0"/>
              <w:divBdr>
                <w:top w:val="none" w:sz="0" w:space="0" w:color="auto"/>
                <w:left w:val="none" w:sz="0" w:space="0" w:color="auto"/>
                <w:bottom w:val="none" w:sz="0" w:space="0" w:color="auto"/>
                <w:right w:val="none" w:sz="0" w:space="0" w:color="auto"/>
              </w:divBdr>
              <w:divsChild>
                <w:div w:id="381441131">
                  <w:marLeft w:val="0"/>
                  <w:marRight w:val="0"/>
                  <w:marTop w:val="0"/>
                  <w:marBottom w:val="0"/>
                  <w:divBdr>
                    <w:top w:val="none" w:sz="0" w:space="0" w:color="auto"/>
                    <w:left w:val="none" w:sz="0" w:space="0" w:color="auto"/>
                    <w:bottom w:val="none" w:sz="0" w:space="0" w:color="auto"/>
                    <w:right w:val="none" w:sz="0" w:space="0" w:color="auto"/>
                  </w:divBdr>
                  <w:divsChild>
                    <w:div w:id="1977710597">
                      <w:marLeft w:val="0"/>
                      <w:marRight w:val="0"/>
                      <w:marTop w:val="0"/>
                      <w:marBottom w:val="0"/>
                      <w:divBdr>
                        <w:top w:val="none" w:sz="0" w:space="0" w:color="auto"/>
                        <w:left w:val="none" w:sz="0" w:space="0" w:color="auto"/>
                        <w:bottom w:val="none" w:sz="0" w:space="0" w:color="auto"/>
                        <w:right w:val="none" w:sz="0" w:space="0" w:color="auto"/>
                      </w:divBdr>
                      <w:divsChild>
                        <w:div w:id="1171604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113525">
                  <w:marLeft w:val="0"/>
                  <w:marRight w:val="0"/>
                  <w:marTop w:val="0"/>
                  <w:marBottom w:val="0"/>
                  <w:divBdr>
                    <w:top w:val="none" w:sz="0" w:space="0" w:color="auto"/>
                    <w:left w:val="none" w:sz="0" w:space="0" w:color="auto"/>
                    <w:bottom w:val="none" w:sz="0" w:space="0" w:color="auto"/>
                    <w:right w:val="none" w:sz="0" w:space="0" w:color="auto"/>
                  </w:divBdr>
                  <w:divsChild>
                    <w:div w:id="332493681">
                      <w:marLeft w:val="0"/>
                      <w:marRight w:val="0"/>
                      <w:marTop w:val="0"/>
                      <w:marBottom w:val="0"/>
                      <w:divBdr>
                        <w:top w:val="none" w:sz="0" w:space="0" w:color="auto"/>
                        <w:left w:val="none" w:sz="0" w:space="0" w:color="auto"/>
                        <w:bottom w:val="none" w:sz="0" w:space="0" w:color="auto"/>
                        <w:right w:val="none" w:sz="0" w:space="0" w:color="auto"/>
                      </w:divBdr>
                      <w:divsChild>
                        <w:div w:id="598224900">
                          <w:marLeft w:val="0"/>
                          <w:marRight w:val="0"/>
                          <w:marTop w:val="0"/>
                          <w:marBottom w:val="0"/>
                          <w:divBdr>
                            <w:top w:val="none" w:sz="0" w:space="0" w:color="auto"/>
                            <w:left w:val="none" w:sz="0" w:space="0" w:color="auto"/>
                            <w:bottom w:val="none" w:sz="0" w:space="0" w:color="auto"/>
                            <w:right w:val="none" w:sz="0" w:space="0" w:color="auto"/>
                          </w:divBdr>
                        </w:div>
                        <w:div w:id="1551572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9633081">
          <w:marLeft w:val="0"/>
          <w:marRight w:val="0"/>
          <w:marTop w:val="0"/>
          <w:marBottom w:val="0"/>
          <w:divBdr>
            <w:top w:val="none" w:sz="0" w:space="0" w:color="auto"/>
            <w:left w:val="none" w:sz="0" w:space="0" w:color="auto"/>
            <w:bottom w:val="none" w:sz="0" w:space="0" w:color="auto"/>
            <w:right w:val="none" w:sz="0" w:space="0" w:color="auto"/>
          </w:divBdr>
          <w:divsChild>
            <w:div w:id="711197958">
              <w:marLeft w:val="0"/>
              <w:marRight w:val="0"/>
              <w:marTop w:val="0"/>
              <w:marBottom w:val="0"/>
              <w:divBdr>
                <w:top w:val="none" w:sz="0" w:space="0" w:color="auto"/>
                <w:left w:val="none" w:sz="0" w:space="0" w:color="auto"/>
                <w:bottom w:val="none" w:sz="0" w:space="0" w:color="auto"/>
                <w:right w:val="none" w:sz="0" w:space="0" w:color="auto"/>
              </w:divBdr>
            </w:div>
          </w:divsChild>
        </w:div>
        <w:div w:id="1714961027">
          <w:marLeft w:val="0"/>
          <w:marRight w:val="0"/>
          <w:marTop w:val="0"/>
          <w:marBottom w:val="0"/>
          <w:divBdr>
            <w:top w:val="none" w:sz="0" w:space="0" w:color="auto"/>
            <w:left w:val="none" w:sz="0" w:space="0" w:color="auto"/>
            <w:bottom w:val="none" w:sz="0" w:space="0" w:color="auto"/>
            <w:right w:val="none" w:sz="0" w:space="0" w:color="auto"/>
          </w:divBdr>
          <w:divsChild>
            <w:div w:id="830371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474328">
      <w:bodyDiv w:val="1"/>
      <w:marLeft w:val="0"/>
      <w:marRight w:val="0"/>
      <w:marTop w:val="0"/>
      <w:marBottom w:val="0"/>
      <w:divBdr>
        <w:top w:val="none" w:sz="0" w:space="0" w:color="auto"/>
        <w:left w:val="none" w:sz="0" w:space="0" w:color="auto"/>
        <w:bottom w:val="none" w:sz="0" w:space="0" w:color="auto"/>
        <w:right w:val="none" w:sz="0" w:space="0" w:color="auto"/>
      </w:divBdr>
    </w:div>
    <w:div w:id="1059868214">
      <w:bodyDiv w:val="1"/>
      <w:marLeft w:val="0"/>
      <w:marRight w:val="0"/>
      <w:marTop w:val="0"/>
      <w:marBottom w:val="0"/>
      <w:divBdr>
        <w:top w:val="none" w:sz="0" w:space="0" w:color="auto"/>
        <w:left w:val="none" w:sz="0" w:space="0" w:color="auto"/>
        <w:bottom w:val="none" w:sz="0" w:space="0" w:color="auto"/>
        <w:right w:val="none" w:sz="0" w:space="0" w:color="auto"/>
      </w:divBdr>
    </w:div>
    <w:div w:id="1093866149">
      <w:bodyDiv w:val="1"/>
      <w:marLeft w:val="0"/>
      <w:marRight w:val="0"/>
      <w:marTop w:val="0"/>
      <w:marBottom w:val="0"/>
      <w:divBdr>
        <w:top w:val="none" w:sz="0" w:space="0" w:color="auto"/>
        <w:left w:val="none" w:sz="0" w:space="0" w:color="auto"/>
        <w:bottom w:val="none" w:sz="0" w:space="0" w:color="auto"/>
        <w:right w:val="none" w:sz="0" w:space="0" w:color="auto"/>
      </w:divBdr>
    </w:div>
    <w:div w:id="1203056139">
      <w:bodyDiv w:val="1"/>
      <w:marLeft w:val="0"/>
      <w:marRight w:val="0"/>
      <w:marTop w:val="0"/>
      <w:marBottom w:val="0"/>
      <w:divBdr>
        <w:top w:val="none" w:sz="0" w:space="0" w:color="auto"/>
        <w:left w:val="none" w:sz="0" w:space="0" w:color="auto"/>
        <w:bottom w:val="none" w:sz="0" w:space="0" w:color="auto"/>
        <w:right w:val="none" w:sz="0" w:space="0" w:color="auto"/>
      </w:divBdr>
    </w:div>
    <w:div w:id="1303347177">
      <w:bodyDiv w:val="1"/>
      <w:marLeft w:val="0"/>
      <w:marRight w:val="0"/>
      <w:marTop w:val="0"/>
      <w:marBottom w:val="0"/>
      <w:divBdr>
        <w:top w:val="none" w:sz="0" w:space="0" w:color="auto"/>
        <w:left w:val="none" w:sz="0" w:space="0" w:color="auto"/>
        <w:bottom w:val="none" w:sz="0" w:space="0" w:color="auto"/>
        <w:right w:val="none" w:sz="0" w:space="0" w:color="auto"/>
      </w:divBdr>
    </w:div>
    <w:div w:id="1391883821">
      <w:bodyDiv w:val="1"/>
      <w:marLeft w:val="0"/>
      <w:marRight w:val="0"/>
      <w:marTop w:val="0"/>
      <w:marBottom w:val="0"/>
      <w:divBdr>
        <w:top w:val="none" w:sz="0" w:space="0" w:color="auto"/>
        <w:left w:val="none" w:sz="0" w:space="0" w:color="auto"/>
        <w:bottom w:val="none" w:sz="0" w:space="0" w:color="auto"/>
        <w:right w:val="none" w:sz="0" w:space="0" w:color="auto"/>
      </w:divBdr>
    </w:div>
    <w:div w:id="1404451938">
      <w:bodyDiv w:val="1"/>
      <w:marLeft w:val="0"/>
      <w:marRight w:val="0"/>
      <w:marTop w:val="0"/>
      <w:marBottom w:val="0"/>
      <w:divBdr>
        <w:top w:val="none" w:sz="0" w:space="0" w:color="auto"/>
        <w:left w:val="none" w:sz="0" w:space="0" w:color="auto"/>
        <w:bottom w:val="none" w:sz="0" w:space="0" w:color="auto"/>
        <w:right w:val="none" w:sz="0" w:space="0" w:color="auto"/>
      </w:divBdr>
    </w:div>
    <w:div w:id="1468400333">
      <w:bodyDiv w:val="1"/>
      <w:marLeft w:val="0"/>
      <w:marRight w:val="0"/>
      <w:marTop w:val="0"/>
      <w:marBottom w:val="0"/>
      <w:divBdr>
        <w:top w:val="none" w:sz="0" w:space="0" w:color="auto"/>
        <w:left w:val="none" w:sz="0" w:space="0" w:color="auto"/>
        <w:bottom w:val="none" w:sz="0" w:space="0" w:color="auto"/>
        <w:right w:val="none" w:sz="0" w:space="0" w:color="auto"/>
      </w:divBdr>
    </w:div>
    <w:div w:id="1529100543">
      <w:bodyDiv w:val="1"/>
      <w:marLeft w:val="0"/>
      <w:marRight w:val="0"/>
      <w:marTop w:val="0"/>
      <w:marBottom w:val="0"/>
      <w:divBdr>
        <w:top w:val="none" w:sz="0" w:space="0" w:color="auto"/>
        <w:left w:val="none" w:sz="0" w:space="0" w:color="auto"/>
        <w:bottom w:val="none" w:sz="0" w:space="0" w:color="auto"/>
        <w:right w:val="none" w:sz="0" w:space="0" w:color="auto"/>
      </w:divBdr>
    </w:div>
    <w:div w:id="1529950975">
      <w:bodyDiv w:val="1"/>
      <w:marLeft w:val="0"/>
      <w:marRight w:val="0"/>
      <w:marTop w:val="0"/>
      <w:marBottom w:val="0"/>
      <w:divBdr>
        <w:top w:val="none" w:sz="0" w:space="0" w:color="auto"/>
        <w:left w:val="none" w:sz="0" w:space="0" w:color="auto"/>
        <w:bottom w:val="none" w:sz="0" w:space="0" w:color="auto"/>
        <w:right w:val="none" w:sz="0" w:space="0" w:color="auto"/>
      </w:divBdr>
    </w:div>
    <w:div w:id="1538926568">
      <w:bodyDiv w:val="1"/>
      <w:marLeft w:val="0"/>
      <w:marRight w:val="0"/>
      <w:marTop w:val="0"/>
      <w:marBottom w:val="0"/>
      <w:divBdr>
        <w:top w:val="none" w:sz="0" w:space="0" w:color="auto"/>
        <w:left w:val="none" w:sz="0" w:space="0" w:color="auto"/>
        <w:bottom w:val="none" w:sz="0" w:space="0" w:color="auto"/>
        <w:right w:val="none" w:sz="0" w:space="0" w:color="auto"/>
      </w:divBdr>
    </w:div>
    <w:div w:id="1596858945">
      <w:bodyDiv w:val="1"/>
      <w:marLeft w:val="0"/>
      <w:marRight w:val="0"/>
      <w:marTop w:val="0"/>
      <w:marBottom w:val="0"/>
      <w:divBdr>
        <w:top w:val="none" w:sz="0" w:space="0" w:color="auto"/>
        <w:left w:val="none" w:sz="0" w:space="0" w:color="auto"/>
        <w:bottom w:val="none" w:sz="0" w:space="0" w:color="auto"/>
        <w:right w:val="none" w:sz="0" w:space="0" w:color="auto"/>
      </w:divBdr>
      <w:divsChild>
        <w:div w:id="1666082746">
          <w:marLeft w:val="0"/>
          <w:marRight w:val="0"/>
          <w:marTop w:val="0"/>
          <w:marBottom w:val="0"/>
          <w:divBdr>
            <w:top w:val="none" w:sz="0" w:space="0" w:color="auto"/>
            <w:left w:val="none" w:sz="0" w:space="0" w:color="auto"/>
            <w:bottom w:val="none" w:sz="0" w:space="0" w:color="auto"/>
            <w:right w:val="none" w:sz="0" w:space="0" w:color="auto"/>
          </w:divBdr>
        </w:div>
        <w:div w:id="1965189420">
          <w:marLeft w:val="0"/>
          <w:marRight w:val="0"/>
          <w:marTop w:val="0"/>
          <w:marBottom w:val="0"/>
          <w:divBdr>
            <w:top w:val="none" w:sz="0" w:space="0" w:color="auto"/>
            <w:left w:val="none" w:sz="0" w:space="0" w:color="auto"/>
            <w:bottom w:val="none" w:sz="0" w:space="0" w:color="auto"/>
            <w:right w:val="none" w:sz="0" w:space="0" w:color="auto"/>
          </w:divBdr>
        </w:div>
      </w:divsChild>
    </w:div>
    <w:div w:id="1618563035">
      <w:bodyDiv w:val="1"/>
      <w:marLeft w:val="0"/>
      <w:marRight w:val="0"/>
      <w:marTop w:val="0"/>
      <w:marBottom w:val="0"/>
      <w:divBdr>
        <w:top w:val="none" w:sz="0" w:space="0" w:color="auto"/>
        <w:left w:val="none" w:sz="0" w:space="0" w:color="auto"/>
        <w:bottom w:val="none" w:sz="0" w:space="0" w:color="auto"/>
        <w:right w:val="none" w:sz="0" w:space="0" w:color="auto"/>
      </w:divBdr>
    </w:div>
    <w:div w:id="1651323879">
      <w:bodyDiv w:val="1"/>
      <w:marLeft w:val="0"/>
      <w:marRight w:val="0"/>
      <w:marTop w:val="0"/>
      <w:marBottom w:val="0"/>
      <w:divBdr>
        <w:top w:val="none" w:sz="0" w:space="0" w:color="auto"/>
        <w:left w:val="none" w:sz="0" w:space="0" w:color="auto"/>
        <w:bottom w:val="none" w:sz="0" w:space="0" w:color="auto"/>
        <w:right w:val="none" w:sz="0" w:space="0" w:color="auto"/>
      </w:divBdr>
    </w:div>
    <w:div w:id="1661350429">
      <w:bodyDiv w:val="1"/>
      <w:marLeft w:val="0"/>
      <w:marRight w:val="0"/>
      <w:marTop w:val="0"/>
      <w:marBottom w:val="0"/>
      <w:divBdr>
        <w:top w:val="none" w:sz="0" w:space="0" w:color="auto"/>
        <w:left w:val="none" w:sz="0" w:space="0" w:color="auto"/>
        <w:bottom w:val="none" w:sz="0" w:space="0" w:color="auto"/>
        <w:right w:val="none" w:sz="0" w:space="0" w:color="auto"/>
      </w:divBdr>
      <w:divsChild>
        <w:div w:id="7148041">
          <w:marLeft w:val="0"/>
          <w:marRight w:val="0"/>
          <w:marTop w:val="0"/>
          <w:marBottom w:val="0"/>
          <w:divBdr>
            <w:top w:val="none" w:sz="0" w:space="0" w:color="auto"/>
            <w:left w:val="none" w:sz="0" w:space="0" w:color="auto"/>
            <w:bottom w:val="none" w:sz="0" w:space="0" w:color="auto"/>
            <w:right w:val="none" w:sz="0" w:space="0" w:color="auto"/>
          </w:divBdr>
        </w:div>
        <w:div w:id="636373731">
          <w:marLeft w:val="0"/>
          <w:marRight w:val="0"/>
          <w:marTop w:val="0"/>
          <w:marBottom w:val="0"/>
          <w:divBdr>
            <w:top w:val="none" w:sz="0" w:space="0" w:color="auto"/>
            <w:left w:val="none" w:sz="0" w:space="0" w:color="auto"/>
            <w:bottom w:val="none" w:sz="0" w:space="0" w:color="auto"/>
            <w:right w:val="none" w:sz="0" w:space="0" w:color="auto"/>
          </w:divBdr>
        </w:div>
      </w:divsChild>
    </w:div>
    <w:div w:id="1669862241">
      <w:bodyDiv w:val="1"/>
      <w:marLeft w:val="0"/>
      <w:marRight w:val="0"/>
      <w:marTop w:val="0"/>
      <w:marBottom w:val="0"/>
      <w:divBdr>
        <w:top w:val="none" w:sz="0" w:space="0" w:color="auto"/>
        <w:left w:val="none" w:sz="0" w:space="0" w:color="auto"/>
        <w:bottom w:val="none" w:sz="0" w:space="0" w:color="auto"/>
        <w:right w:val="none" w:sz="0" w:space="0" w:color="auto"/>
      </w:divBdr>
    </w:div>
    <w:div w:id="1757284593">
      <w:bodyDiv w:val="1"/>
      <w:marLeft w:val="0"/>
      <w:marRight w:val="0"/>
      <w:marTop w:val="0"/>
      <w:marBottom w:val="0"/>
      <w:divBdr>
        <w:top w:val="none" w:sz="0" w:space="0" w:color="auto"/>
        <w:left w:val="none" w:sz="0" w:space="0" w:color="auto"/>
        <w:bottom w:val="none" w:sz="0" w:space="0" w:color="auto"/>
        <w:right w:val="none" w:sz="0" w:space="0" w:color="auto"/>
      </w:divBdr>
    </w:div>
    <w:div w:id="1777215661">
      <w:bodyDiv w:val="1"/>
      <w:marLeft w:val="0"/>
      <w:marRight w:val="0"/>
      <w:marTop w:val="0"/>
      <w:marBottom w:val="0"/>
      <w:divBdr>
        <w:top w:val="none" w:sz="0" w:space="0" w:color="auto"/>
        <w:left w:val="none" w:sz="0" w:space="0" w:color="auto"/>
        <w:bottom w:val="none" w:sz="0" w:space="0" w:color="auto"/>
        <w:right w:val="none" w:sz="0" w:space="0" w:color="auto"/>
      </w:divBdr>
      <w:divsChild>
        <w:div w:id="362941864">
          <w:marLeft w:val="547"/>
          <w:marRight w:val="0"/>
          <w:marTop w:val="134"/>
          <w:marBottom w:val="0"/>
          <w:divBdr>
            <w:top w:val="none" w:sz="0" w:space="0" w:color="auto"/>
            <w:left w:val="none" w:sz="0" w:space="0" w:color="auto"/>
            <w:bottom w:val="none" w:sz="0" w:space="0" w:color="auto"/>
            <w:right w:val="none" w:sz="0" w:space="0" w:color="auto"/>
          </w:divBdr>
        </w:div>
        <w:div w:id="1138255628">
          <w:marLeft w:val="1166"/>
          <w:marRight w:val="0"/>
          <w:marTop w:val="115"/>
          <w:marBottom w:val="0"/>
          <w:divBdr>
            <w:top w:val="none" w:sz="0" w:space="0" w:color="auto"/>
            <w:left w:val="none" w:sz="0" w:space="0" w:color="auto"/>
            <w:bottom w:val="none" w:sz="0" w:space="0" w:color="auto"/>
            <w:right w:val="none" w:sz="0" w:space="0" w:color="auto"/>
          </w:divBdr>
        </w:div>
        <w:div w:id="1643464579">
          <w:marLeft w:val="1166"/>
          <w:marRight w:val="0"/>
          <w:marTop w:val="115"/>
          <w:marBottom w:val="0"/>
          <w:divBdr>
            <w:top w:val="none" w:sz="0" w:space="0" w:color="auto"/>
            <w:left w:val="none" w:sz="0" w:space="0" w:color="auto"/>
            <w:bottom w:val="none" w:sz="0" w:space="0" w:color="auto"/>
            <w:right w:val="none" w:sz="0" w:space="0" w:color="auto"/>
          </w:divBdr>
        </w:div>
        <w:div w:id="1675255177">
          <w:marLeft w:val="1166"/>
          <w:marRight w:val="0"/>
          <w:marTop w:val="115"/>
          <w:marBottom w:val="0"/>
          <w:divBdr>
            <w:top w:val="none" w:sz="0" w:space="0" w:color="auto"/>
            <w:left w:val="none" w:sz="0" w:space="0" w:color="auto"/>
            <w:bottom w:val="none" w:sz="0" w:space="0" w:color="auto"/>
            <w:right w:val="none" w:sz="0" w:space="0" w:color="auto"/>
          </w:divBdr>
        </w:div>
        <w:div w:id="1797869257">
          <w:marLeft w:val="547"/>
          <w:marRight w:val="0"/>
          <w:marTop w:val="134"/>
          <w:marBottom w:val="0"/>
          <w:divBdr>
            <w:top w:val="none" w:sz="0" w:space="0" w:color="auto"/>
            <w:left w:val="none" w:sz="0" w:space="0" w:color="auto"/>
            <w:bottom w:val="none" w:sz="0" w:space="0" w:color="auto"/>
            <w:right w:val="none" w:sz="0" w:space="0" w:color="auto"/>
          </w:divBdr>
        </w:div>
        <w:div w:id="2092120648">
          <w:marLeft w:val="1166"/>
          <w:marRight w:val="0"/>
          <w:marTop w:val="115"/>
          <w:marBottom w:val="0"/>
          <w:divBdr>
            <w:top w:val="none" w:sz="0" w:space="0" w:color="auto"/>
            <w:left w:val="none" w:sz="0" w:space="0" w:color="auto"/>
            <w:bottom w:val="none" w:sz="0" w:space="0" w:color="auto"/>
            <w:right w:val="none" w:sz="0" w:space="0" w:color="auto"/>
          </w:divBdr>
        </w:div>
        <w:div w:id="2121337270">
          <w:marLeft w:val="1166"/>
          <w:marRight w:val="0"/>
          <w:marTop w:val="115"/>
          <w:marBottom w:val="0"/>
          <w:divBdr>
            <w:top w:val="none" w:sz="0" w:space="0" w:color="auto"/>
            <w:left w:val="none" w:sz="0" w:space="0" w:color="auto"/>
            <w:bottom w:val="none" w:sz="0" w:space="0" w:color="auto"/>
            <w:right w:val="none" w:sz="0" w:space="0" w:color="auto"/>
          </w:divBdr>
        </w:div>
      </w:divsChild>
    </w:div>
    <w:div w:id="1837766332">
      <w:bodyDiv w:val="1"/>
      <w:marLeft w:val="0"/>
      <w:marRight w:val="0"/>
      <w:marTop w:val="0"/>
      <w:marBottom w:val="0"/>
      <w:divBdr>
        <w:top w:val="none" w:sz="0" w:space="0" w:color="auto"/>
        <w:left w:val="none" w:sz="0" w:space="0" w:color="auto"/>
        <w:bottom w:val="none" w:sz="0" w:space="0" w:color="auto"/>
        <w:right w:val="none" w:sz="0" w:space="0" w:color="auto"/>
      </w:divBdr>
    </w:div>
    <w:div w:id="1928659277">
      <w:bodyDiv w:val="1"/>
      <w:marLeft w:val="0"/>
      <w:marRight w:val="0"/>
      <w:marTop w:val="0"/>
      <w:marBottom w:val="0"/>
      <w:divBdr>
        <w:top w:val="none" w:sz="0" w:space="0" w:color="auto"/>
        <w:left w:val="none" w:sz="0" w:space="0" w:color="auto"/>
        <w:bottom w:val="none" w:sz="0" w:space="0" w:color="auto"/>
        <w:right w:val="none" w:sz="0" w:space="0" w:color="auto"/>
      </w:divBdr>
    </w:div>
    <w:div w:id="1931699508">
      <w:bodyDiv w:val="1"/>
      <w:marLeft w:val="0"/>
      <w:marRight w:val="0"/>
      <w:marTop w:val="0"/>
      <w:marBottom w:val="0"/>
      <w:divBdr>
        <w:top w:val="none" w:sz="0" w:space="0" w:color="auto"/>
        <w:left w:val="none" w:sz="0" w:space="0" w:color="auto"/>
        <w:bottom w:val="none" w:sz="0" w:space="0" w:color="auto"/>
        <w:right w:val="none" w:sz="0" w:space="0" w:color="auto"/>
      </w:divBdr>
    </w:div>
    <w:div w:id="1936159913">
      <w:bodyDiv w:val="1"/>
      <w:marLeft w:val="0"/>
      <w:marRight w:val="0"/>
      <w:marTop w:val="0"/>
      <w:marBottom w:val="0"/>
      <w:divBdr>
        <w:top w:val="none" w:sz="0" w:space="0" w:color="auto"/>
        <w:left w:val="none" w:sz="0" w:space="0" w:color="auto"/>
        <w:bottom w:val="none" w:sz="0" w:space="0" w:color="auto"/>
        <w:right w:val="none" w:sz="0" w:space="0" w:color="auto"/>
      </w:divBdr>
    </w:div>
    <w:div w:id="1937518679">
      <w:bodyDiv w:val="1"/>
      <w:marLeft w:val="0"/>
      <w:marRight w:val="0"/>
      <w:marTop w:val="0"/>
      <w:marBottom w:val="0"/>
      <w:divBdr>
        <w:top w:val="none" w:sz="0" w:space="0" w:color="auto"/>
        <w:left w:val="none" w:sz="0" w:space="0" w:color="auto"/>
        <w:bottom w:val="none" w:sz="0" w:space="0" w:color="auto"/>
        <w:right w:val="none" w:sz="0" w:space="0" w:color="auto"/>
      </w:divBdr>
    </w:div>
    <w:div w:id="19780288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footer" Target="footer4.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sarah.glastras@sydney.edu.au"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BE8B62-23CF-4302-ACF2-84E55F5F46D2}">
  <ds:schemaRefs>
    <ds:schemaRef ds:uri="http://schemas.openxmlformats.org/officeDocument/2006/bibliography"/>
  </ds:schemaRefs>
</ds:datastoreItem>
</file>

<file path=customXml/itemProps2.xml><?xml version="1.0" encoding="utf-8"?>
<ds:datastoreItem xmlns:ds="http://schemas.openxmlformats.org/officeDocument/2006/customXml" ds:itemID="{89C89472-BC04-4EC3-BBF8-5447A4B38F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7378</Words>
  <Characters>42059</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NSCCH</Company>
  <LinksUpToDate>false</LinksUpToDate>
  <CharactersWithSpaces>493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Glastras</dc:creator>
  <cp:lastModifiedBy>Hui Chen</cp:lastModifiedBy>
  <cp:revision>3</cp:revision>
  <dcterms:created xsi:type="dcterms:W3CDTF">2017-03-02T22:13:00Z</dcterms:created>
  <dcterms:modified xsi:type="dcterms:W3CDTF">2017-03-02T22:14:00Z</dcterms:modified>
</cp:coreProperties>
</file>